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2F139" w14:textId="77777777" w:rsidR="00B25136" w:rsidRDefault="00D1507E" w:rsidP="0005626B">
      <w:pPr>
        <w:pStyle w:val="Title"/>
        <w:jc w:val="center"/>
        <w:rPr>
          <w:lang w:val="en-US"/>
        </w:rPr>
      </w:pPr>
      <w:r>
        <w:rPr>
          <w:lang w:val="en-US"/>
        </w:rPr>
        <w:t>Annotated Bibliography</w:t>
      </w:r>
    </w:p>
    <w:p w14:paraId="7633DE2F" w14:textId="04464897" w:rsidR="00D1507E" w:rsidRDefault="00D1507E" w:rsidP="0005626B">
      <w:pPr>
        <w:spacing w:line="240" w:lineRule="auto"/>
        <w:rPr>
          <w:lang w:val="en-US"/>
        </w:rPr>
      </w:pPr>
    </w:p>
    <w:p w14:paraId="3EDFABBB" w14:textId="77777777" w:rsidR="00D1507E" w:rsidRDefault="00D1507E" w:rsidP="0005626B">
      <w:pPr>
        <w:spacing w:line="240" w:lineRule="auto"/>
        <w:rPr>
          <w:lang w:val="en-US"/>
        </w:rPr>
      </w:pPr>
    </w:p>
    <w:p w14:paraId="25CC0C1D" w14:textId="77777777" w:rsidR="00D1507E" w:rsidRDefault="00D1507E" w:rsidP="0005626B">
      <w:pPr>
        <w:spacing w:line="240" w:lineRule="auto"/>
        <w:rPr>
          <w:lang w:val="en-US"/>
        </w:rPr>
      </w:pPr>
    </w:p>
    <w:p w14:paraId="1FF96C95" w14:textId="77777777" w:rsidR="00D1507E" w:rsidRDefault="00D1507E" w:rsidP="0005626B">
      <w:pPr>
        <w:spacing w:line="240" w:lineRule="auto"/>
        <w:rPr>
          <w:lang w:val="en-US"/>
        </w:rPr>
      </w:pPr>
    </w:p>
    <w:p w14:paraId="3EC764E0" w14:textId="77777777" w:rsidR="00D1507E" w:rsidRDefault="00D1507E" w:rsidP="0005626B">
      <w:pPr>
        <w:spacing w:line="240" w:lineRule="auto"/>
        <w:rPr>
          <w:lang w:val="en-US"/>
        </w:rPr>
      </w:pPr>
    </w:p>
    <w:p w14:paraId="0275A990" w14:textId="77777777" w:rsidR="00D1507E" w:rsidRDefault="00D1507E" w:rsidP="0005626B">
      <w:pPr>
        <w:spacing w:line="240" w:lineRule="auto"/>
        <w:rPr>
          <w:lang w:val="en-US"/>
        </w:rPr>
      </w:pPr>
    </w:p>
    <w:p w14:paraId="76F6B806" w14:textId="77777777" w:rsidR="00D1507E" w:rsidRDefault="00D1507E" w:rsidP="0005626B">
      <w:pPr>
        <w:spacing w:line="240" w:lineRule="auto"/>
        <w:rPr>
          <w:lang w:val="en-US"/>
        </w:rPr>
      </w:pPr>
    </w:p>
    <w:p w14:paraId="71FEBFA8" w14:textId="77777777" w:rsidR="00D1507E" w:rsidRDefault="00D1507E" w:rsidP="0005626B">
      <w:pPr>
        <w:spacing w:line="240" w:lineRule="auto"/>
        <w:rPr>
          <w:lang w:val="en-US"/>
        </w:rPr>
      </w:pPr>
    </w:p>
    <w:p w14:paraId="550B7C27" w14:textId="77777777" w:rsidR="00D1507E" w:rsidRDefault="00D1507E" w:rsidP="0005626B">
      <w:pPr>
        <w:spacing w:line="240" w:lineRule="auto"/>
        <w:rPr>
          <w:lang w:val="en-US"/>
        </w:rPr>
      </w:pPr>
    </w:p>
    <w:p w14:paraId="34A6C234" w14:textId="77777777" w:rsidR="00D1507E" w:rsidRDefault="00D1507E" w:rsidP="0005626B">
      <w:pPr>
        <w:spacing w:line="240" w:lineRule="auto"/>
        <w:rPr>
          <w:lang w:val="en-US"/>
        </w:rPr>
      </w:pPr>
    </w:p>
    <w:p w14:paraId="7C751D27" w14:textId="77777777" w:rsidR="00D1507E" w:rsidRDefault="00D1507E" w:rsidP="0005626B">
      <w:pPr>
        <w:spacing w:line="240" w:lineRule="auto"/>
        <w:rPr>
          <w:lang w:val="en-US"/>
        </w:rPr>
      </w:pPr>
    </w:p>
    <w:p w14:paraId="33EC6053" w14:textId="77777777" w:rsidR="00D1507E" w:rsidRDefault="00D1507E" w:rsidP="0005626B">
      <w:pPr>
        <w:spacing w:line="240" w:lineRule="auto"/>
        <w:rPr>
          <w:lang w:val="en-US"/>
        </w:rPr>
      </w:pPr>
    </w:p>
    <w:p w14:paraId="0E380D13" w14:textId="77777777" w:rsidR="00D1507E" w:rsidRDefault="00D1507E" w:rsidP="0005626B">
      <w:pPr>
        <w:spacing w:line="240" w:lineRule="auto"/>
        <w:rPr>
          <w:lang w:val="en-US"/>
        </w:rPr>
      </w:pPr>
    </w:p>
    <w:p w14:paraId="175A38DE" w14:textId="00FED278" w:rsidR="00D1507E" w:rsidRDefault="00DF0CA6" w:rsidP="00DF0CA6">
      <w:pPr>
        <w:tabs>
          <w:tab w:val="left" w:pos="5250"/>
        </w:tabs>
        <w:spacing w:line="240" w:lineRule="auto"/>
        <w:jc w:val="center"/>
        <w:rPr>
          <w:lang w:val="en-US"/>
        </w:rPr>
      </w:pPr>
      <w:r>
        <w:rPr>
          <w:lang w:val="en-US"/>
        </w:rPr>
        <w:t>Presented to: Dr. Diane Strode</w:t>
      </w:r>
    </w:p>
    <w:p w14:paraId="70A3710C" w14:textId="53825452" w:rsidR="00DF0CA6" w:rsidRDefault="00DF0CA6" w:rsidP="00DF0CA6">
      <w:pPr>
        <w:tabs>
          <w:tab w:val="left" w:pos="5250"/>
        </w:tabs>
        <w:spacing w:line="240" w:lineRule="auto"/>
        <w:jc w:val="center"/>
        <w:rPr>
          <w:lang w:val="en-US"/>
        </w:rPr>
      </w:pPr>
      <w:r>
        <w:rPr>
          <w:lang w:val="en-US"/>
        </w:rPr>
        <w:t>By: Jayson Cocks</w:t>
      </w:r>
    </w:p>
    <w:p w14:paraId="7B446181" w14:textId="77777777" w:rsidR="00D1507E" w:rsidRDefault="00D1507E" w:rsidP="0005626B">
      <w:pPr>
        <w:spacing w:line="240" w:lineRule="auto"/>
        <w:rPr>
          <w:lang w:val="en-US"/>
        </w:rPr>
      </w:pPr>
    </w:p>
    <w:p w14:paraId="095D8F4C" w14:textId="77777777" w:rsidR="00D1507E" w:rsidRDefault="00D1507E" w:rsidP="0005626B">
      <w:pPr>
        <w:spacing w:line="240" w:lineRule="auto"/>
        <w:rPr>
          <w:lang w:val="en-US"/>
        </w:rPr>
      </w:pPr>
    </w:p>
    <w:p w14:paraId="654F0CC8" w14:textId="77777777" w:rsidR="00D1507E" w:rsidRDefault="00D1507E" w:rsidP="0005626B">
      <w:pPr>
        <w:spacing w:line="240" w:lineRule="auto"/>
        <w:rPr>
          <w:lang w:val="en-US"/>
        </w:rPr>
      </w:pPr>
    </w:p>
    <w:p w14:paraId="24AA3B03" w14:textId="77777777" w:rsidR="00D1507E" w:rsidRDefault="00D1507E" w:rsidP="0005626B">
      <w:pPr>
        <w:spacing w:line="240" w:lineRule="auto"/>
        <w:rPr>
          <w:lang w:val="en-US"/>
        </w:rPr>
      </w:pPr>
    </w:p>
    <w:p w14:paraId="31A69A36" w14:textId="77777777" w:rsidR="00D1507E" w:rsidRDefault="00D1507E" w:rsidP="0005626B">
      <w:pPr>
        <w:spacing w:line="240" w:lineRule="auto"/>
        <w:rPr>
          <w:lang w:val="en-US"/>
        </w:rPr>
      </w:pPr>
    </w:p>
    <w:p w14:paraId="5F76E554" w14:textId="77777777" w:rsidR="00D1507E" w:rsidRDefault="00D1507E" w:rsidP="0005626B">
      <w:pPr>
        <w:spacing w:line="240" w:lineRule="auto"/>
        <w:rPr>
          <w:lang w:val="en-US"/>
        </w:rPr>
      </w:pPr>
    </w:p>
    <w:p w14:paraId="6F48ADF1" w14:textId="77777777" w:rsidR="00D1507E" w:rsidRDefault="00D1507E" w:rsidP="0005626B">
      <w:pPr>
        <w:spacing w:line="240" w:lineRule="auto"/>
        <w:rPr>
          <w:lang w:val="en-US"/>
        </w:rPr>
      </w:pPr>
    </w:p>
    <w:p w14:paraId="5245DC01" w14:textId="77777777" w:rsidR="00D1507E" w:rsidRDefault="00D1507E" w:rsidP="0005626B">
      <w:pPr>
        <w:spacing w:line="240" w:lineRule="auto"/>
        <w:rPr>
          <w:lang w:val="en-US"/>
        </w:rPr>
      </w:pPr>
    </w:p>
    <w:p w14:paraId="5D15EA1A" w14:textId="77777777" w:rsidR="00D1507E" w:rsidRDefault="00D1507E" w:rsidP="0005626B">
      <w:pPr>
        <w:spacing w:line="240" w:lineRule="auto"/>
        <w:rPr>
          <w:lang w:val="en-US"/>
        </w:rPr>
      </w:pPr>
    </w:p>
    <w:p w14:paraId="2CC2DC2F" w14:textId="77777777" w:rsidR="00D1507E" w:rsidRDefault="00D1507E" w:rsidP="0005626B">
      <w:pPr>
        <w:spacing w:line="240" w:lineRule="auto"/>
        <w:rPr>
          <w:lang w:val="en-US"/>
        </w:rPr>
      </w:pPr>
    </w:p>
    <w:p w14:paraId="4A85D0C3" w14:textId="77777777" w:rsidR="00D1507E" w:rsidRDefault="00D1507E" w:rsidP="0005626B">
      <w:pPr>
        <w:spacing w:line="240" w:lineRule="auto"/>
        <w:rPr>
          <w:lang w:val="en-US"/>
        </w:rPr>
      </w:pPr>
    </w:p>
    <w:p w14:paraId="0AA6B2F1" w14:textId="77777777" w:rsidR="00D1507E" w:rsidRDefault="00D1507E" w:rsidP="0005626B">
      <w:pPr>
        <w:spacing w:line="240" w:lineRule="auto"/>
        <w:rPr>
          <w:lang w:val="en-US"/>
        </w:rPr>
      </w:pPr>
    </w:p>
    <w:p w14:paraId="382B82D2" w14:textId="77777777" w:rsidR="00D1507E" w:rsidRDefault="00D1507E" w:rsidP="0005626B">
      <w:pPr>
        <w:spacing w:line="240" w:lineRule="auto"/>
        <w:rPr>
          <w:lang w:val="en-US"/>
        </w:rPr>
      </w:pPr>
    </w:p>
    <w:p w14:paraId="78467FC3" w14:textId="7F53E45B" w:rsidR="00D1507E" w:rsidRDefault="00D1507E" w:rsidP="0005626B">
      <w:pPr>
        <w:spacing w:line="240" w:lineRule="auto"/>
        <w:rPr>
          <w:lang w:val="en-US"/>
        </w:rPr>
      </w:pPr>
    </w:p>
    <w:p w14:paraId="506C7BAE" w14:textId="77777777" w:rsidR="0005626B" w:rsidRDefault="0005626B" w:rsidP="0005626B">
      <w:pPr>
        <w:spacing w:line="240" w:lineRule="auto"/>
        <w:rPr>
          <w:lang w:val="en-US"/>
        </w:rPr>
      </w:pPr>
    </w:p>
    <w:p w14:paraId="43A05500" w14:textId="77777777" w:rsidR="00D1507E" w:rsidRDefault="001E0820" w:rsidP="0005626B">
      <w:pPr>
        <w:pStyle w:val="Heading1"/>
        <w:spacing w:line="240" w:lineRule="auto"/>
        <w:rPr>
          <w:lang w:val="en-US"/>
        </w:rPr>
      </w:pPr>
      <w:r>
        <w:rPr>
          <w:lang w:val="en-US"/>
        </w:rPr>
        <w:lastRenderedPageBreak/>
        <w:t>Introduction</w:t>
      </w:r>
    </w:p>
    <w:p w14:paraId="78E9AFE5" w14:textId="77777777" w:rsidR="00D20BED" w:rsidRPr="00D20BED" w:rsidRDefault="00D20BED" w:rsidP="0005626B">
      <w:pPr>
        <w:spacing w:line="240" w:lineRule="auto"/>
      </w:pPr>
      <w:r>
        <w:t xml:space="preserve">The theme that is present amongst the three articles to be annotated is complexity within IT projects. The articles are Living on the Edge: Managing Project Complexity, by Hass; Context-Adaptive Agility: Managing Complexity and Uncertainty, by Little; and finally, Factors that Affect Software Systems Development Project Outcomes: A Survey of Research, by McLeod and </w:t>
      </w:r>
      <w:proofErr w:type="spellStart"/>
      <w:r>
        <w:t>MacDonell</w:t>
      </w:r>
      <w:proofErr w:type="spellEnd"/>
      <w:r>
        <w:t>.</w:t>
      </w:r>
    </w:p>
    <w:p w14:paraId="380DEEA9" w14:textId="77777777" w:rsidR="001E0820" w:rsidRDefault="001E0820" w:rsidP="0005626B">
      <w:pPr>
        <w:pStyle w:val="Heading1"/>
        <w:spacing w:line="240" w:lineRule="auto"/>
        <w:rPr>
          <w:lang w:val="en-US"/>
        </w:rPr>
      </w:pPr>
      <w:r>
        <w:rPr>
          <w:lang w:val="en-US"/>
        </w:rPr>
        <w:t>Theme</w:t>
      </w:r>
    </w:p>
    <w:p w14:paraId="098996A6" w14:textId="51912241" w:rsidR="00625672" w:rsidRDefault="00AF563C" w:rsidP="0005626B">
      <w:pPr>
        <w:spacing w:line="240" w:lineRule="auto"/>
        <w:rPr>
          <w:lang w:val="en-US"/>
        </w:rPr>
      </w:pPr>
      <w:r>
        <w:rPr>
          <w:lang w:val="en-US"/>
        </w:rPr>
        <w:t xml:space="preserve">Complexity within an IT project is defined </w:t>
      </w:r>
      <w:r w:rsidR="008B3FAE">
        <w:rPr>
          <w:lang w:val="en-US"/>
        </w:rPr>
        <w:t>as a project o</w:t>
      </w:r>
      <w:r w:rsidR="009A1958">
        <w:rPr>
          <w:lang w:val="en-US"/>
        </w:rPr>
        <w:t>r</w:t>
      </w:r>
      <w:r w:rsidR="008B3FAE">
        <w:rPr>
          <w:lang w:val="en-US"/>
        </w:rPr>
        <w:t xml:space="preserve"> system that </w:t>
      </w:r>
      <w:r w:rsidR="009A1958">
        <w:rPr>
          <w:lang w:val="en-US"/>
        </w:rPr>
        <w:t>is</w:t>
      </w:r>
      <w:r w:rsidR="008B3FAE">
        <w:rPr>
          <w:lang w:val="en-US"/>
        </w:rPr>
        <w:t xml:space="preserve"> made up of interwoven components that </w:t>
      </w:r>
      <w:r w:rsidR="009A1958">
        <w:rPr>
          <w:lang w:val="en-US"/>
        </w:rPr>
        <w:t>serve</w:t>
      </w:r>
      <w:r w:rsidR="008B3FAE">
        <w:rPr>
          <w:lang w:val="en-US"/>
        </w:rPr>
        <w:t xml:space="preserve"> various purposes, while also </w:t>
      </w:r>
      <w:r w:rsidR="00C31CF7">
        <w:rPr>
          <w:lang w:val="en-US"/>
        </w:rPr>
        <w:t>considering</w:t>
      </w:r>
      <w:r w:rsidR="008B3FAE">
        <w:rPr>
          <w:lang w:val="en-US"/>
        </w:rPr>
        <w:t xml:space="preserve"> any extraneous factors that may affect the project</w:t>
      </w:r>
      <w:r w:rsidR="009A1958">
        <w:rPr>
          <w:lang w:val="en-US"/>
        </w:rPr>
        <w:t>, or that the problem or solution may be difficult to fully comprehend</w:t>
      </w:r>
      <w:r w:rsidR="008B3FAE">
        <w:rPr>
          <w:lang w:val="en-US"/>
        </w:rPr>
        <w:t>.</w:t>
      </w:r>
    </w:p>
    <w:p w14:paraId="3602149E" w14:textId="1BB70AA8" w:rsidR="0081763B" w:rsidRDefault="008A3A91" w:rsidP="0005626B">
      <w:pPr>
        <w:spacing w:line="240" w:lineRule="auto"/>
        <w:rPr>
          <w:lang w:val="en-US"/>
        </w:rPr>
      </w:pPr>
      <w:r>
        <w:rPr>
          <w:lang w:val="en-US"/>
        </w:rPr>
        <w:t xml:space="preserve">Complexity is addressed by Hass </w:t>
      </w:r>
      <w:r>
        <w:rPr>
          <w:lang w:val="en-US"/>
        </w:rPr>
        <w:fldChar w:fldCharType="begin"/>
      </w:r>
      <w:r w:rsidR="0005626B">
        <w:rPr>
          <w:lang w:val="en-US"/>
        </w:rPr>
        <w:instrText xml:space="preserve"> ADDIN ZOTERO_ITEM CSL_CITATION {"citationID":"FkBQFwq0","properties":{"formattedCitation":"(2007)","plainCitation":"(2007)","noteIndex":0},"citationItems":[{"id":183,"uris":["http://zotero.org/users/local/eQbnuOx8/items/LGS86DNJ"],"uri":["http://zotero.org/users/local/eQbnuOx8/items/LGS86DNJ"],"itemData":{"id":183,"type":"article-journal","title":"Living on the edge: Managing project complexity","container-title":"Handbook of Research on Leveraging Risk and Uncertainties for Effective Project Management","page":"177-201","source":"www.igi-global.com","abstract":"Living on the Edge: Managing Project Complexity: 10.4018/978-1-5225-1790-0.ch009: This game-changing chapter describes the unique and often catastrophic challenges involved in managing complex projects. The nature and dimensions of project","DOI":"10.4018/978-1-5225-1790-0.ch009","shortTitle":"Living on the Edge","language":"en","author":[{"family":"Hass","given":"Kathleen Barbara"}],"issued":{"date-parts":[["2007"]]}},"suppress-author":true}],"schema":"https://github.com/citation-style-language/schema/raw/master/csl-citation.json"} </w:instrText>
      </w:r>
      <w:r>
        <w:rPr>
          <w:lang w:val="en-US"/>
        </w:rPr>
        <w:fldChar w:fldCharType="separate"/>
      </w:r>
      <w:r w:rsidR="009B27F5" w:rsidRPr="009B27F5">
        <w:rPr>
          <w:rFonts w:ascii="Calibri" w:hAnsi="Calibri" w:cs="Calibri"/>
        </w:rPr>
        <w:t>(2007)</w:t>
      </w:r>
      <w:r>
        <w:rPr>
          <w:lang w:val="en-US"/>
        </w:rPr>
        <w:fldChar w:fldCharType="end"/>
      </w:r>
      <w:r w:rsidR="0079180F">
        <w:rPr>
          <w:lang w:val="en-US"/>
        </w:rPr>
        <w:t xml:space="preserve"> </w:t>
      </w:r>
      <w:r w:rsidR="0042420E">
        <w:rPr>
          <w:lang w:val="en-US"/>
        </w:rPr>
        <w:t xml:space="preserve">as </w:t>
      </w:r>
      <w:r w:rsidR="00655FF2">
        <w:rPr>
          <w:lang w:val="en-US"/>
        </w:rPr>
        <w:t>s</w:t>
      </w:r>
      <w:r w:rsidR="0042420E">
        <w:rPr>
          <w:lang w:val="en-US"/>
        </w:rPr>
        <w:t>he</w:t>
      </w:r>
      <w:r w:rsidR="0079180F">
        <w:rPr>
          <w:lang w:val="en-US"/>
        </w:rPr>
        <w:t xml:space="preserve"> </w:t>
      </w:r>
      <w:r w:rsidR="0042420E">
        <w:rPr>
          <w:lang w:val="en-US"/>
        </w:rPr>
        <w:t>presented</w:t>
      </w:r>
      <w:r w:rsidR="0079180F">
        <w:rPr>
          <w:lang w:val="en-US"/>
        </w:rPr>
        <w:t xml:space="preserve"> a Project Complexity Model </w:t>
      </w:r>
      <w:r w:rsidR="00BB2198">
        <w:rPr>
          <w:lang w:val="en-US"/>
        </w:rPr>
        <w:t>that is capable of determining the dimensions of complexity of a project through examining the size, complexity and risk of the project.</w:t>
      </w:r>
    </w:p>
    <w:p w14:paraId="21DFC8A2" w14:textId="6F6EC5A4" w:rsidR="0081763B" w:rsidRDefault="0081763B" w:rsidP="0005626B">
      <w:pPr>
        <w:spacing w:line="240" w:lineRule="auto"/>
        <w:rPr>
          <w:lang w:val="en-US"/>
        </w:rPr>
      </w:pPr>
      <w:r>
        <w:rPr>
          <w:lang w:val="en-US"/>
        </w:rPr>
        <w:t xml:space="preserve">Complexity is addressed by Little </w:t>
      </w:r>
      <w:r>
        <w:rPr>
          <w:lang w:val="en-US"/>
        </w:rPr>
        <w:fldChar w:fldCharType="begin"/>
      </w:r>
      <w:r w:rsidR="0005626B">
        <w:rPr>
          <w:lang w:val="en-US"/>
        </w:rPr>
        <w:instrText xml:space="preserve"> ADDIN ZOTERO_ITEM CSL_CITATION {"citationID":"Iza6UE4r","properties":{"formattedCitation":"(2005)","plainCitation":"(2005)","noteIndex":0},"citationItems":[{"id":181,"uris":["http://zotero.org/users/local/eQbnuOx8/items/DHHY8ZLR"],"uri":["http://zotero.org/users/local/eQbnuOx8/items/DHHY8ZLR"],"itemData":{"id":181,"type":"article-journal","title":"Context-adaptive agility: Managing complexity and uncertainty","container-title":"IEEE Software","page":"28-35","volume":"22","issue":"3","source":"IEEE Xplore","abstract":"At Landmark Graphics, we have worked with various software practices and processes and over the last several years have begun to better comprehend some of the guidelines that define \"barely sufficient\" for our software projects. One thing has become quite apparent: what's barely sufficient for one project can be insufficient for another yet overly bureaucratic for another. As we looked at our project history, we found that two primary attributes influenced the type of process we used: complexity and uncertainty. To better quantify these attributes, we devised a scoring model and plotted each project's results on a four-quadrant graph. We have developed an approach to help determine what process practices are \"barely sufficient\" for any given project. We start with a core set of common practices. Then, depending on complexity and uncertainty, we can recommend additional practices. By identifying these project drivers, we can provide earlier guidance to project teams so that they can start with a process that's close to appropriate.","DOI":"10.1109/MS.2005.60","ISSN":"0740-7459","shortTitle":"Context-adaptive agility","author":[{"family":"Little","given":"T."}],"issued":{"date-parts":[["2005",5]]}},"suppress-author":true}],"schema":"https://github.com/citation-style-language/schema/raw/master/csl-citation.json"} </w:instrText>
      </w:r>
      <w:r>
        <w:rPr>
          <w:lang w:val="en-US"/>
        </w:rPr>
        <w:fldChar w:fldCharType="separate"/>
      </w:r>
      <w:r w:rsidRPr="0081763B">
        <w:rPr>
          <w:rFonts w:ascii="Calibri" w:hAnsi="Calibri" w:cs="Calibri"/>
        </w:rPr>
        <w:t>(2005)</w:t>
      </w:r>
      <w:r>
        <w:rPr>
          <w:lang w:val="en-US"/>
        </w:rPr>
        <w:fldChar w:fldCharType="end"/>
      </w:r>
      <w:r>
        <w:rPr>
          <w:lang w:val="en-US"/>
        </w:rPr>
        <w:t xml:space="preserve"> </w:t>
      </w:r>
      <w:r w:rsidR="0042420E">
        <w:rPr>
          <w:lang w:val="en-US"/>
        </w:rPr>
        <w:t xml:space="preserve">as </w:t>
      </w:r>
      <w:r w:rsidR="00655FF2">
        <w:rPr>
          <w:lang w:val="en-US"/>
        </w:rPr>
        <w:t>he</w:t>
      </w:r>
      <w:r w:rsidR="0042420E">
        <w:rPr>
          <w:lang w:val="en-US"/>
        </w:rPr>
        <w:t xml:space="preserve"> developed a method to determine which best practices a project should utilize based on a four quadrant matrix that quantifies the two most significant attributes to influence a project</w:t>
      </w:r>
      <w:r w:rsidR="002325F9">
        <w:rPr>
          <w:lang w:val="en-US"/>
        </w:rPr>
        <w:t>’s development life cycle</w:t>
      </w:r>
      <w:r w:rsidR="0042420E">
        <w:rPr>
          <w:lang w:val="en-US"/>
        </w:rPr>
        <w:t xml:space="preserve">, complexity and uncertainty. </w:t>
      </w:r>
    </w:p>
    <w:p w14:paraId="793134CA" w14:textId="26445654" w:rsidR="00CB4B74" w:rsidRDefault="0081763B" w:rsidP="0005626B">
      <w:pPr>
        <w:spacing w:line="240" w:lineRule="auto"/>
        <w:rPr>
          <w:lang w:val="en-US"/>
        </w:rPr>
      </w:pPr>
      <w:r>
        <w:rPr>
          <w:lang w:val="en-US"/>
        </w:rPr>
        <w:t xml:space="preserve">Complexity is addressed by Mcleod and </w:t>
      </w:r>
      <w:proofErr w:type="spellStart"/>
      <w:r>
        <w:rPr>
          <w:lang w:val="en-US"/>
        </w:rPr>
        <w:t>MacDonell</w:t>
      </w:r>
      <w:proofErr w:type="spellEnd"/>
      <w:r>
        <w:rPr>
          <w:lang w:val="en-US"/>
        </w:rPr>
        <w:t xml:space="preserve"> </w:t>
      </w:r>
      <w:r>
        <w:rPr>
          <w:lang w:val="en-US"/>
        </w:rPr>
        <w:fldChar w:fldCharType="begin"/>
      </w:r>
      <w:r w:rsidR="0005626B">
        <w:rPr>
          <w:lang w:val="en-US"/>
        </w:rPr>
        <w:instrText xml:space="preserve"> ADDIN ZOTERO_ITEM CSL_CITATION {"citationID":"yhRWw8hl","properties":{"formattedCitation":"(2011)","plainCitation":"(2011)","noteIndex":0},"citationItems":[{"id":179,"uris":["http://zotero.org/users/local/eQbnuOx8/items/26EHU859"],"uri":["http://zotero.org/users/local/eQbnuOx8/items/26EHU859"],"itemData":{"id":179,"type":"article-journal","title":"Factors that affect software systems development project outcomes: A survey of research","container-title":"ACM Comput. Surv.","page":"24:1–24:56","volume":"43","issue":"4","source":"ACM Digital Library","abstract":"Determining the factors that have an influence on software systems development and deployment project outcomes has been the focus of extensive and ongoing research for more than 30 years. We provide here a survey of the research literature that has addressed this topic in the period 1996–2006, with a particular focus on empirical analyses. On the basis of this survey we present a new classification framework that represents an abstracted and synthesized view of the types of factors that have been asserted as influencing project outcomes.","DOI":"10.1145/1978802.1978803","ISSN":"0360-0300","shortTitle":"Factors That Affect Software Systems Development Project Outcomes","author":[{"family":"McLeod","given":"Laurie"},{"family":"MacDonell","given":"Stephen G."}],"issued":{"date-parts":[["2011",10]]}},"suppress-author":true}],"schema":"https://github.com/citation-style-language/schema/raw/master/csl-citation.json"} </w:instrText>
      </w:r>
      <w:r>
        <w:rPr>
          <w:lang w:val="en-US"/>
        </w:rPr>
        <w:fldChar w:fldCharType="separate"/>
      </w:r>
      <w:r w:rsidRPr="0081763B">
        <w:rPr>
          <w:rFonts w:ascii="Calibri" w:hAnsi="Calibri" w:cs="Calibri"/>
        </w:rPr>
        <w:t>(2011)</w:t>
      </w:r>
      <w:r>
        <w:rPr>
          <w:lang w:val="en-US"/>
        </w:rPr>
        <w:fldChar w:fldCharType="end"/>
      </w:r>
      <w:r>
        <w:rPr>
          <w:lang w:val="en-US"/>
        </w:rPr>
        <w:t xml:space="preserve"> </w:t>
      </w:r>
      <w:r w:rsidR="00ED4779">
        <w:rPr>
          <w:lang w:val="en-US"/>
        </w:rPr>
        <w:t>as they surveyed four studies between the years of 1996-2006. The focus of the survey was on factors that influence a projects outcome with a</w:t>
      </w:r>
      <w:r w:rsidR="0095170F">
        <w:rPr>
          <w:lang w:val="en-US"/>
        </w:rPr>
        <w:t>n</w:t>
      </w:r>
      <w:r w:rsidR="00ED4779">
        <w:rPr>
          <w:lang w:val="en-US"/>
        </w:rPr>
        <w:t xml:space="preserve"> </w:t>
      </w:r>
      <w:r w:rsidR="0095170F">
        <w:rPr>
          <w:lang w:val="en-US"/>
        </w:rPr>
        <w:t>interest</w:t>
      </w:r>
      <w:r w:rsidR="00ED4779">
        <w:rPr>
          <w:lang w:val="en-US"/>
        </w:rPr>
        <w:t xml:space="preserve"> in empirical analysis, this allowed them to develop a framework that classifies factors in question.</w:t>
      </w:r>
    </w:p>
    <w:p w14:paraId="7E651C31" w14:textId="77777777" w:rsidR="00625672" w:rsidRDefault="00625672" w:rsidP="0005626B">
      <w:pPr>
        <w:spacing w:line="240" w:lineRule="auto"/>
        <w:rPr>
          <w:lang w:val="en-US"/>
        </w:rPr>
      </w:pPr>
    </w:p>
    <w:p w14:paraId="07F7855B" w14:textId="77777777" w:rsidR="00625672" w:rsidRDefault="00625672" w:rsidP="0005626B">
      <w:pPr>
        <w:spacing w:line="240" w:lineRule="auto"/>
        <w:rPr>
          <w:lang w:val="en-US"/>
        </w:rPr>
      </w:pPr>
    </w:p>
    <w:p w14:paraId="3DC3A9C8" w14:textId="77777777" w:rsidR="00625672" w:rsidRDefault="00625672" w:rsidP="0005626B">
      <w:pPr>
        <w:spacing w:line="240" w:lineRule="auto"/>
        <w:rPr>
          <w:lang w:val="en-US"/>
        </w:rPr>
      </w:pPr>
    </w:p>
    <w:p w14:paraId="16554091" w14:textId="77777777" w:rsidR="00625672" w:rsidRDefault="00625672" w:rsidP="0005626B">
      <w:pPr>
        <w:spacing w:line="240" w:lineRule="auto"/>
        <w:rPr>
          <w:lang w:val="en-US"/>
        </w:rPr>
      </w:pPr>
    </w:p>
    <w:p w14:paraId="5F9AA529" w14:textId="77777777" w:rsidR="00625672" w:rsidRDefault="00625672" w:rsidP="0005626B">
      <w:pPr>
        <w:spacing w:line="240" w:lineRule="auto"/>
        <w:rPr>
          <w:lang w:val="en-US"/>
        </w:rPr>
      </w:pPr>
    </w:p>
    <w:p w14:paraId="4ABEEF5C" w14:textId="77777777" w:rsidR="00625672" w:rsidRDefault="00625672" w:rsidP="0005626B">
      <w:pPr>
        <w:spacing w:line="240" w:lineRule="auto"/>
        <w:rPr>
          <w:lang w:val="en-US"/>
        </w:rPr>
      </w:pPr>
    </w:p>
    <w:p w14:paraId="19F1719E" w14:textId="77777777" w:rsidR="00625672" w:rsidRDefault="00625672" w:rsidP="0005626B">
      <w:pPr>
        <w:spacing w:line="240" w:lineRule="auto"/>
        <w:rPr>
          <w:lang w:val="en-US"/>
        </w:rPr>
      </w:pPr>
    </w:p>
    <w:p w14:paraId="5EA08207" w14:textId="77777777" w:rsidR="00625672" w:rsidRDefault="00625672" w:rsidP="0005626B">
      <w:pPr>
        <w:spacing w:line="240" w:lineRule="auto"/>
        <w:rPr>
          <w:lang w:val="en-US"/>
        </w:rPr>
      </w:pPr>
    </w:p>
    <w:p w14:paraId="4EA93942" w14:textId="77777777" w:rsidR="00625672" w:rsidRDefault="00625672" w:rsidP="0005626B">
      <w:pPr>
        <w:spacing w:line="240" w:lineRule="auto"/>
        <w:rPr>
          <w:lang w:val="en-US"/>
        </w:rPr>
      </w:pPr>
    </w:p>
    <w:p w14:paraId="4D067656" w14:textId="77777777" w:rsidR="00625672" w:rsidRDefault="00625672" w:rsidP="0005626B">
      <w:pPr>
        <w:spacing w:line="240" w:lineRule="auto"/>
        <w:rPr>
          <w:lang w:val="en-US"/>
        </w:rPr>
      </w:pPr>
    </w:p>
    <w:p w14:paraId="0BF6A786" w14:textId="77777777" w:rsidR="00625672" w:rsidRDefault="00625672" w:rsidP="0005626B">
      <w:pPr>
        <w:spacing w:line="240" w:lineRule="auto"/>
        <w:rPr>
          <w:lang w:val="en-US"/>
        </w:rPr>
      </w:pPr>
    </w:p>
    <w:p w14:paraId="108570D6" w14:textId="77777777" w:rsidR="00625672" w:rsidRDefault="00625672" w:rsidP="0005626B">
      <w:pPr>
        <w:spacing w:line="240" w:lineRule="auto"/>
        <w:rPr>
          <w:lang w:val="en-US"/>
        </w:rPr>
      </w:pPr>
    </w:p>
    <w:p w14:paraId="6A467B36" w14:textId="77777777" w:rsidR="00625672" w:rsidRDefault="00625672" w:rsidP="0005626B">
      <w:pPr>
        <w:spacing w:line="240" w:lineRule="auto"/>
        <w:rPr>
          <w:lang w:val="en-US"/>
        </w:rPr>
      </w:pPr>
    </w:p>
    <w:p w14:paraId="2CF1ACAC" w14:textId="77777777" w:rsidR="00625672" w:rsidRDefault="00625672" w:rsidP="0005626B">
      <w:pPr>
        <w:spacing w:line="240" w:lineRule="auto"/>
        <w:rPr>
          <w:lang w:val="en-US"/>
        </w:rPr>
      </w:pPr>
    </w:p>
    <w:p w14:paraId="4E7A0518" w14:textId="77777777" w:rsidR="00625672" w:rsidRDefault="00625672" w:rsidP="0005626B">
      <w:pPr>
        <w:spacing w:line="240" w:lineRule="auto"/>
        <w:rPr>
          <w:lang w:val="en-US"/>
        </w:rPr>
      </w:pPr>
    </w:p>
    <w:p w14:paraId="79BB0412" w14:textId="77777777" w:rsidR="0034319F" w:rsidRDefault="0034319F" w:rsidP="0005626B">
      <w:pPr>
        <w:spacing w:line="240" w:lineRule="auto"/>
        <w:rPr>
          <w:lang w:val="en-US"/>
        </w:rPr>
      </w:pPr>
    </w:p>
    <w:p w14:paraId="16983056" w14:textId="77777777" w:rsidR="00625672" w:rsidRDefault="00625672" w:rsidP="0005626B">
      <w:pPr>
        <w:pStyle w:val="Heading1"/>
        <w:spacing w:line="240" w:lineRule="auto"/>
        <w:rPr>
          <w:lang w:val="en-US"/>
        </w:rPr>
      </w:pPr>
      <w:r>
        <w:rPr>
          <w:lang w:val="en-US"/>
        </w:rPr>
        <w:lastRenderedPageBreak/>
        <w:t>Reference</w:t>
      </w:r>
    </w:p>
    <w:p w14:paraId="67830837" w14:textId="58EBEB16" w:rsidR="00625672" w:rsidRPr="00EB5529" w:rsidRDefault="00EB5529" w:rsidP="0005626B">
      <w:pPr>
        <w:spacing w:line="240" w:lineRule="auto"/>
        <w:rPr>
          <w:lang w:val="en-US"/>
        </w:rPr>
      </w:pPr>
      <w:r>
        <w:rPr>
          <w:lang w:val="en-US"/>
        </w:rPr>
        <w:t>Hass, K</w:t>
      </w:r>
      <w:r w:rsidR="008A3A91">
        <w:rPr>
          <w:lang w:val="en-US"/>
        </w:rPr>
        <w:t>.</w:t>
      </w:r>
      <w:r>
        <w:rPr>
          <w:lang w:val="en-US"/>
        </w:rPr>
        <w:t xml:space="preserve"> B. (2007). </w:t>
      </w:r>
      <w:r w:rsidRPr="00EB5529">
        <w:rPr>
          <w:lang w:val="en-US"/>
        </w:rPr>
        <w:t>Living on the Edge: Managing Project Complexity</w:t>
      </w:r>
      <w:r>
        <w:rPr>
          <w:lang w:val="en-US"/>
        </w:rPr>
        <w:t xml:space="preserve">. </w:t>
      </w:r>
      <w:r w:rsidRPr="00EB5529">
        <w:rPr>
          <w:i/>
          <w:lang w:val="en-US"/>
        </w:rPr>
        <w:t>Handbook of Research on Leveraging Risk and Uncertainties for Effective Project Management</w:t>
      </w:r>
      <w:r>
        <w:rPr>
          <w:i/>
          <w:lang w:val="en-US"/>
        </w:rPr>
        <w:t>,</w:t>
      </w:r>
      <w:r>
        <w:rPr>
          <w:lang w:val="en-US"/>
        </w:rPr>
        <w:t xml:space="preserve"> 177-201. </w:t>
      </w:r>
      <w:r w:rsidRPr="00B469C9">
        <w:rPr>
          <w:rFonts w:ascii="Calibri" w:hAnsi="Calibri" w:cs="Calibri"/>
        </w:rPr>
        <w:t>https://doi.org/</w:t>
      </w:r>
      <w:r w:rsidRPr="00EB5529">
        <w:rPr>
          <w:lang w:val="en-US"/>
        </w:rPr>
        <w:t>10.4018/978-1-5225-1790-0.ch009</w:t>
      </w:r>
    </w:p>
    <w:p w14:paraId="28DF0FEE" w14:textId="77777777" w:rsidR="00625672" w:rsidRDefault="00625672" w:rsidP="0005626B">
      <w:pPr>
        <w:pStyle w:val="Heading1"/>
        <w:spacing w:line="240" w:lineRule="auto"/>
        <w:rPr>
          <w:lang w:val="en-US"/>
        </w:rPr>
      </w:pPr>
      <w:r>
        <w:rPr>
          <w:lang w:val="en-US"/>
        </w:rPr>
        <w:t xml:space="preserve">Summary </w:t>
      </w:r>
    </w:p>
    <w:p w14:paraId="1072F129" w14:textId="33DBF610" w:rsidR="00625672" w:rsidRDefault="00BD4EA6" w:rsidP="0005626B">
      <w:pPr>
        <w:pStyle w:val="Heading3"/>
        <w:spacing w:line="240" w:lineRule="auto"/>
        <w:rPr>
          <w:lang w:val="en-US"/>
        </w:rPr>
      </w:pPr>
      <w:r>
        <w:rPr>
          <w:lang w:val="en-US"/>
        </w:rPr>
        <w:t>Purpose</w:t>
      </w:r>
    </w:p>
    <w:p w14:paraId="187B8527" w14:textId="1CC05C2B" w:rsidR="007560F4" w:rsidRPr="007560F4" w:rsidRDefault="00EB129A" w:rsidP="0005626B">
      <w:pPr>
        <w:spacing w:line="240" w:lineRule="auto"/>
        <w:rPr>
          <w:lang w:val="en-US"/>
        </w:rPr>
      </w:pPr>
      <w:r>
        <w:rPr>
          <w:lang w:val="en-US"/>
        </w:rPr>
        <w:t xml:space="preserve">Provide a means for </w:t>
      </w:r>
      <w:r w:rsidR="0099488B">
        <w:rPr>
          <w:lang w:val="en-US"/>
        </w:rPr>
        <w:t>businesses</w:t>
      </w:r>
      <w:r>
        <w:rPr>
          <w:lang w:val="en-US"/>
        </w:rPr>
        <w:t xml:space="preserve"> to evaluate the level of complexity of their projects.</w:t>
      </w:r>
    </w:p>
    <w:p w14:paraId="5C03C62C" w14:textId="58C3DFE2" w:rsidR="00BD4EA6" w:rsidRDefault="00EF15AE" w:rsidP="0005626B">
      <w:pPr>
        <w:pStyle w:val="Heading3"/>
        <w:spacing w:line="240" w:lineRule="auto"/>
        <w:rPr>
          <w:lang w:val="en-US"/>
        </w:rPr>
      </w:pPr>
      <w:r>
        <w:rPr>
          <w:lang w:val="en-US"/>
        </w:rPr>
        <w:t>Theory Base (if relevant)</w:t>
      </w:r>
    </w:p>
    <w:p w14:paraId="6D70CA26" w14:textId="1426BEBB" w:rsidR="00EF15AE" w:rsidRDefault="00EF15AE" w:rsidP="0005626B">
      <w:pPr>
        <w:pStyle w:val="Heading3"/>
        <w:spacing w:line="240" w:lineRule="auto"/>
        <w:rPr>
          <w:lang w:val="en-US"/>
        </w:rPr>
      </w:pPr>
      <w:r>
        <w:rPr>
          <w:lang w:val="en-US"/>
        </w:rPr>
        <w:t>Research Problem and</w:t>
      </w:r>
      <w:r w:rsidR="00886C7A">
        <w:rPr>
          <w:lang w:val="en-US"/>
        </w:rPr>
        <w:t>/</w:t>
      </w:r>
      <w:r w:rsidR="00A85B58">
        <w:rPr>
          <w:lang w:val="en-US"/>
        </w:rPr>
        <w:t>or</w:t>
      </w:r>
      <w:r>
        <w:rPr>
          <w:lang w:val="en-US"/>
        </w:rPr>
        <w:t xml:space="preserve"> Question</w:t>
      </w:r>
    </w:p>
    <w:p w14:paraId="2D6FBE23" w14:textId="60F1BB42" w:rsidR="009B27F5" w:rsidRPr="009B27F5" w:rsidRDefault="009B27F5" w:rsidP="0005626B">
      <w:pPr>
        <w:spacing w:line="240" w:lineRule="auto"/>
        <w:rPr>
          <w:lang w:val="en-US"/>
        </w:rPr>
      </w:pPr>
      <w:r>
        <w:rPr>
          <w:lang w:val="en-US"/>
        </w:rPr>
        <w:t>Over time business</w:t>
      </w:r>
      <w:r w:rsidR="0099488B">
        <w:rPr>
          <w:lang w:val="en-US"/>
        </w:rPr>
        <w:t>es</w:t>
      </w:r>
      <w:r>
        <w:rPr>
          <w:lang w:val="en-US"/>
        </w:rPr>
        <w:t xml:space="preserve"> have grown into more complex entities due to evolving technology, changing markets and competition across the world. </w:t>
      </w:r>
      <w:r w:rsidR="00384973">
        <w:rPr>
          <w:lang w:val="en-US"/>
        </w:rPr>
        <w:t>In turn, the systems in use by the business’ have also grown more complex and so, the ability to properly manage new projects that rely on these systems has become increasingly difficult.</w:t>
      </w:r>
    </w:p>
    <w:p w14:paraId="4282C05F" w14:textId="637F6A4B" w:rsidR="00EF15AE" w:rsidRDefault="00EF15AE" w:rsidP="0005626B">
      <w:pPr>
        <w:pStyle w:val="Heading3"/>
        <w:spacing w:line="240" w:lineRule="auto"/>
        <w:rPr>
          <w:lang w:val="en-US"/>
        </w:rPr>
      </w:pPr>
      <w:r>
        <w:rPr>
          <w:lang w:val="en-US"/>
        </w:rPr>
        <w:t>Research Method</w:t>
      </w:r>
    </w:p>
    <w:p w14:paraId="2A1D9CFC" w14:textId="438F7CC6" w:rsidR="003D6BAC" w:rsidRPr="003D6BAC" w:rsidRDefault="00FC0181" w:rsidP="0005626B">
      <w:pPr>
        <w:spacing w:line="240" w:lineRule="auto"/>
        <w:rPr>
          <w:lang w:val="en-US"/>
        </w:rPr>
      </w:pPr>
      <w:r>
        <w:rPr>
          <w:lang w:val="en-US"/>
        </w:rPr>
        <w:t xml:space="preserve">The Project Complexity Model contains each of the characteristics of a project including </w:t>
      </w:r>
      <w:r w:rsidRPr="00FC0181">
        <w:rPr>
          <w:lang w:val="en-US"/>
        </w:rPr>
        <w:t>Time/Cost</w:t>
      </w:r>
      <w:r>
        <w:rPr>
          <w:lang w:val="en-US"/>
        </w:rPr>
        <w:t xml:space="preserve">; </w:t>
      </w:r>
      <w:r w:rsidRPr="00FC0181">
        <w:rPr>
          <w:lang w:val="en-US"/>
        </w:rPr>
        <w:t>Team Size</w:t>
      </w:r>
      <w:r>
        <w:rPr>
          <w:lang w:val="en-US"/>
        </w:rPr>
        <w:t xml:space="preserve">; </w:t>
      </w:r>
      <w:r w:rsidRPr="00FC0181">
        <w:rPr>
          <w:lang w:val="en-US"/>
        </w:rPr>
        <w:t>Team Composition</w:t>
      </w:r>
      <w:r>
        <w:rPr>
          <w:lang w:val="en-US"/>
        </w:rPr>
        <w:t xml:space="preserve">; </w:t>
      </w:r>
      <w:r w:rsidRPr="00FC0181">
        <w:rPr>
          <w:lang w:val="en-US"/>
        </w:rPr>
        <w:t>Competing Demands</w:t>
      </w:r>
      <w:r>
        <w:rPr>
          <w:lang w:val="en-US"/>
        </w:rPr>
        <w:t xml:space="preserve">; </w:t>
      </w:r>
      <w:r w:rsidRPr="00FC0181">
        <w:rPr>
          <w:lang w:val="en-US"/>
        </w:rPr>
        <w:t>Problem/Solution Clarity</w:t>
      </w:r>
      <w:r>
        <w:rPr>
          <w:lang w:val="en-US"/>
        </w:rPr>
        <w:t xml:space="preserve">; </w:t>
      </w:r>
      <w:r w:rsidRPr="00FC0181">
        <w:rPr>
          <w:lang w:val="en-US"/>
        </w:rPr>
        <w:t>Stability of Requirements</w:t>
      </w:r>
      <w:r>
        <w:rPr>
          <w:lang w:val="en-US"/>
        </w:rPr>
        <w:t xml:space="preserve">; </w:t>
      </w:r>
      <w:r w:rsidRPr="00FC0181">
        <w:rPr>
          <w:lang w:val="en-US"/>
        </w:rPr>
        <w:t>Strategic Importance</w:t>
      </w:r>
      <w:r>
        <w:rPr>
          <w:lang w:val="en-US"/>
        </w:rPr>
        <w:t>,</w:t>
      </w:r>
      <w:r w:rsidRPr="00FC0181">
        <w:rPr>
          <w:lang w:val="en-US"/>
        </w:rPr>
        <w:t xml:space="preserve"> Political Implications</w:t>
      </w:r>
      <w:r>
        <w:rPr>
          <w:lang w:val="en-US"/>
        </w:rPr>
        <w:t xml:space="preserve"> and/or</w:t>
      </w:r>
      <w:r w:rsidRPr="00FC0181">
        <w:rPr>
          <w:lang w:val="en-US"/>
        </w:rPr>
        <w:t xml:space="preserve"> Multiple Stakeholders</w:t>
      </w:r>
      <w:r>
        <w:rPr>
          <w:lang w:val="en-US"/>
        </w:rPr>
        <w:t xml:space="preserve">; and finally, </w:t>
      </w:r>
      <w:r w:rsidRPr="00FC0181">
        <w:rPr>
          <w:lang w:val="en-US"/>
        </w:rPr>
        <w:t>Level of Change</w:t>
      </w:r>
      <w:r>
        <w:rPr>
          <w:lang w:val="en-US"/>
        </w:rPr>
        <w:t>. The complexity dimensions of these characteristics are described for small, medium and large projects.</w:t>
      </w:r>
      <w:r w:rsidR="000962CB">
        <w:rPr>
          <w:lang w:val="en-US"/>
        </w:rPr>
        <w:t xml:space="preserve"> </w:t>
      </w:r>
    </w:p>
    <w:p w14:paraId="7BA51EA9" w14:textId="5976434C" w:rsidR="00EF15AE" w:rsidRDefault="00EF15AE" w:rsidP="0005626B">
      <w:pPr>
        <w:pStyle w:val="Heading3"/>
        <w:spacing w:line="240" w:lineRule="auto"/>
        <w:rPr>
          <w:lang w:val="en-US"/>
        </w:rPr>
      </w:pPr>
      <w:r>
        <w:rPr>
          <w:lang w:val="en-US"/>
        </w:rPr>
        <w:t>Findings</w:t>
      </w:r>
      <w:r w:rsidR="00286741">
        <w:rPr>
          <w:lang w:val="en-US"/>
        </w:rPr>
        <w:t>/Key Results</w:t>
      </w:r>
    </w:p>
    <w:p w14:paraId="29009A25" w14:textId="2DC8C75E" w:rsidR="0066430F" w:rsidRPr="0066430F" w:rsidRDefault="0066430F" w:rsidP="0005626B">
      <w:pPr>
        <w:spacing w:line="240" w:lineRule="auto"/>
        <w:rPr>
          <w:lang w:val="en-US"/>
        </w:rPr>
      </w:pPr>
      <w:r>
        <w:rPr>
          <w:lang w:val="en-US"/>
        </w:rPr>
        <w:t xml:space="preserve">There were no findings or key results as this research has not been </w:t>
      </w:r>
      <w:r w:rsidR="00FA2D63">
        <w:rPr>
          <w:lang w:val="en-US"/>
        </w:rPr>
        <w:t xml:space="preserve">implemented practically nor does it provide empirical analysis. </w:t>
      </w:r>
    </w:p>
    <w:p w14:paraId="3124E151" w14:textId="36F8BF6E" w:rsidR="00EF15AE" w:rsidRDefault="00EF15AE" w:rsidP="0005626B">
      <w:pPr>
        <w:pStyle w:val="Heading3"/>
        <w:spacing w:line="240" w:lineRule="auto"/>
        <w:rPr>
          <w:lang w:val="en-US"/>
        </w:rPr>
      </w:pPr>
      <w:r>
        <w:rPr>
          <w:lang w:val="en-US"/>
        </w:rPr>
        <w:t>Major Contributions</w:t>
      </w:r>
    </w:p>
    <w:p w14:paraId="5A0AED58" w14:textId="5C4EA1BA" w:rsidR="00286741" w:rsidRPr="00286741" w:rsidRDefault="00B9252D" w:rsidP="0005626B">
      <w:pPr>
        <w:spacing w:line="240" w:lineRule="auto"/>
        <w:rPr>
          <w:lang w:val="en-US"/>
        </w:rPr>
      </w:pPr>
      <w:r>
        <w:rPr>
          <w:lang w:val="en-US"/>
        </w:rPr>
        <w:t>In practice, b</w:t>
      </w:r>
      <w:r w:rsidR="00BD69E7">
        <w:rPr>
          <w:lang w:val="en-US"/>
        </w:rPr>
        <w:t xml:space="preserve">usinesses have a well-defined and through method of determining the complexity of their projects, that can be used from startups to corporations. </w:t>
      </w:r>
    </w:p>
    <w:p w14:paraId="249A6140" w14:textId="2E523DF1" w:rsidR="00625672" w:rsidRDefault="00625672" w:rsidP="0005626B">
      <w:pPr>
        <w:pStyle w:val="Heading1"/>
        <w:spacing w:line="240" w:lineRule="auto"/>
        <w:rPr>
          <w:lang w:val="en-US"/>
        </w:rPr>
      </w:pPr>
      <w:r>
        <w:rPr>
          <w:lang w:val="en-US"/>
        </w:rPr>
        <w:t xml:space="preserve">Critique </w:t>
      </w:r>
    </w:p>
    <w:p w14:paraId="241F1261" w14:textId="09BA0433" w:rsidR="00EB0AE5" w:rsidRPr="00EB0AE5" w:rsidRDefault="00EB0AE5" w:rsidP="0005626B">
      <w:pPr>
        <w:spacing w:line="240" w:lineRule="auto"/>
        <w:rPr>
          <w:lang w:val="en-US"/>
        </w:rPr>
      </w:pPr>
      <w:r>
        <w:rPr>
          <w:lang w:val="en-US"/>
        </w:rPr>
        <w:t xml:space="preserve">A strength of this research is the level of detail Hass </w:t>
      </w:r>
      <w:r>
        <w:rPr>
          <w:lang w:val="en-US"/>
        </w:rPr>
        <w:fldChar w:fldCharType="begin"/>
      </w:r>
      <w:r w:rsidR="0005626B">
        <w:rPr>
          <w:lang w:val="en-US"/>
        </w:rPr>
        <w:instrText xml:space="preserve"> ADDIN ZOTERO_ITEM CSL_CITATION {"citationID":"Q3LcMqCm","properties":{"formattedCitation":"(2007)","plainCitation":"(2007)","noteIndex":0},"citationItems":[{"id":183,"uris":["http://zotero.org/users/local/eQbnuOx8/items/LGS86DNJ"],"uri":["http://zotero.org/users/local/eQbnuOx8/items/LGS86DNJ"],"itemData":{"id":183,"type":"article-journal","title":"Living on the edge: Managing project complexity","container-title":"Handbook of Research on Leveraging Risk and Uncertainties for Effective Project Management","page":"177-201","source":"www.igi-global.com","abstract":"Living on the Edge: Managing Project Complexity: 10.4018/978-1-5225-1790-0.ch009: This game-changing chapter describes the unique and often catastrophic challenges involved in managing complex projects. The nature and dimensions of project","DOI":"10.4018/978-1-5225-1790-0.ch009","shortTitle":"Living on the Edge","language":"en","author":[{"family":"Hass","given":"Kathleen Barbara"}],"issued":{"date-parts":[["2007"]]}},"suppress-author":true}],"schema":"https://github.com/citation-style-language/schema/raw/master/csl-citation.json"} </w:instrText>
      </w:r>
      <w:r>
        <w:rPr>
          <w:lang w:val="en-US"/>
        </w:rPr>
        <w:fldChar w:fldCharType="separate"/>
      </w:r>
      <w:r w:rsidRPr="00EB0AE5">
        <w:rPr>
          <w:rFonts w:ascii="Calibri" w:hAnsi="Calibri" w:cs="Calibri"/>
        </w:rPr>
        <w:t>(2007)</w:t>
      </w:r>
      <w:r>
        <w:rPr>
          <w:lang w:val="en-US"/>
        </w:rPr>
        <w:fldChar w:fldCharType="end"/>
      </w:r>
      <w:r>
        <w:rPr>
          <w:lang w:val="en-US"/>
        </w:rPr>
        <w:t xml:space="preserve"> provided for every project situation that is easy to follow, alongside sub-models that represent terms and methodologies</w:t>
      </w:r>
      <w:r w:rsidR="00F540D2">
        <w:rPr>
          <w:lang w:val="en-US"/>
        </w:rPr>
        <w:t xml:space="preserve"> discussed</w:t>
      </w:r>
      <w:r>
        <w:rPr>
          <w:lang w:val="en-US"/>
        </w:rPr>
        <w:t>.</w:t>
      </w:r>
      <w:r w:rsidR="00F540D2">
        <w:rPr>
          <w:lang w:val="en-US"/>
        </w:rPr>
        <w:t xml:space="preserve"> </w:t>
      </w:r>
    </w:p>
    <w:p w14:paraId="5191A64C" w14:textId="1DB5EF80" w:rsidR="00625672" w:rsidRDefault="000A4F7A" w:rsidP="0005626B">
      <w:pPr>
        <w:spacing w:line="240" w:lineRule="auto"/>
        <w:rPr>
          <w:lang w:val="en-US"/>
        </w:rPr>
      </w:pPr>
      <w:r>
        <w:rPr>
          <w:lang w:val="en-US"/>
        </w:rPr>
        <w:t>L</w:t>
      </w:r>
      <w:r w:rsidR="007A01BE">
        <w:rPr>
          <w:lang w:val="en-US"/>
        </w:rPr>
        <w:t>imitation</w:t>
      </w:r>
      <w:r>
        <w:rPr>
          <w:lang w:val="en-US"/>
        </w:rPr>
        <w:t>s</w:t>
      </w:r>
      <w:r w:rsidR="007A01BE">
        <w:rPr>
          <w:lang w:val="en-US"/>
        </w:rPr>
        <w:t xml:space="preserve"> of this research </w:t>
      </w:r>
      <w:r>
        <w:rPr>
          <w:lang w:val="en-US"/>
        </w:rPr>
        <w:t>are</w:t>
      </w:r>
      <w:r w:rsidR="007A01BE">
        <w:rPr>
          <w:lang w:val="en-US"/>
        </w:rPr>
        <w:t xml:space="preserve"> that it has not been tested in real world projects, so the effectiveness of the Project Complexity Model is purely theoretical</w:t>
      </w:r>
      <w:r w:rsidR="008C1023">
        <w:rPr>
          <w:lang w:val="en-US"/>
        </w:rPr>
        <w:t xml:space="preserve">. </w:t>
      </w:r>
      <w:r w:rsidR="003364A7">
        <w:rPr>
          <w:lang w:val="en-US"/>
        </w:rPr>
        <w:t>There was no input or examination by other project managers or business analysts to ensure the validity of the Project Complexity Model.</w:t>
      </w:r>
      <w:r>
        <w:rPr>
          <w:lang w:val="en-US"/>
        </w:rPr>
        <w:t xml:space="preserve"> Future research was not discussed.</w:t>
      </w:r>
    </w:p>
    <w:p w14:paraId="5BA5877A" w14:textId="77777777" w:rsidR="00625672" w:rsidRPr="00625672" w:rsidRDefault="00625672" w:rsidP="0005626B">
      <w:pPr>
        <w:pStyle w:val="Heading1"/>
        <w:spacing w:line="240" w:lineRule="auto"/>
        <w:rPr>
          <w:lang w:val="en-US"/>
        </w:rPr>
      </w:pPr>
      <w:r>
        <w:rPr>
          <w:lang w:val="en-US"/>
        </w:rPr>
        <w:t>Future Research</w:t>
      </w:r>
    </w:p>
    <w:p w14:paraId="784B334D" w14:textId="22C99F5B" w:rsidR="001E0820" w:rsidRDefault="000A4F7A" w:rsidP="0005626B">
      <w:pPr>
        <w:spacing w:line="240" w:lineRule="auto"/>
        <w:rPr>
          <w:lang w:val="en-US"/>
        </w:rPr>
      </w:pPr>
      <w:r>
        <w:rPr>
          <w:lang w:val="en-US"/>
        </w:rPr>
        <w:t>Future research has not been acknowledged by this research.</w:t>
      </w:r>
    </w:p>
    <w:p w14:paraId="77FC04F5" w14:textId="77777777" w:rsidR="001E0820" w:rsidRDefault="001E0820" w:rsidP="0005626B">
      <w:pPr>
        <w:spacing w:line="240" w:lineRule="auto"/>
        <w:rPr>
          <w:lang w:val="en-US"/>
        </w:rPr>
      </w:pPr>
    </w:p>
    <w:p w14:paraId="1A57321A" w14:textId="77777777" w:rsidR="001E0820" w:rsidRDefault="001E0820" w:rsidP="0005626B">
      <w:pPr>
        <w:spacing w:line="240" w:lineRule="auto"/>
        <w:rPr>
          <w:lang w:val="en-US"/>
        </w:rPr>
      </w:pPr>
    </w:p>
    <w:p w14:paraId="1E29D61B" w14:textId="77777777" w:rsidR="00625672" w:rsidRDefault="00625672" w:rsidP="0005626B">
      <w:pPr>
        <w:spacing w:line="240" w:lineRule="auto"/>
        <w:rPr>
          <w:lang w:val="en-US"/>
        </w:rPr>
      </w:pPr>
    </w:p>
    <w:p w14:paraId="42EAA718" w14:textId="77777777" w:rsidR="00625672" w:rsidRDefault="00625672" w:rsidP="0005626B">
      <w:pPr>
        <w:spacing w:line="240" w:lineRule="auto"/>
        <w:rPr>
          <w:lang w:val="en-US"/>
        </w:rPr>
      </w:pPr>
    </w:p>
    <w:p w14:paraId="3F191E75" w14:textId="77777777" w:rsidR="00625672" w:rsidRDefault="00625672" w:rsidP="0005626B">
      <w:pPr>
        <w:pStyle w:val="Heading1"/>
        <w:spacing w:line="240" w:lineRule="auto"/>
        <w:rPr>
          <w:lang w:val="en-US"/>
        </w:rPr>
      </w:pPr>
      <w:r>
        <w:rPr>
          <w:lang w:val="en-US"/>
        </w:rPr>
        <w:lastRenderedPageBreak/>
        <w:t>Reference</w:t>
      </w:r>
    </w:p>
    <w:p w14:paraId="41B24712" w14:textId="77777777" w:rsidR="000C54F3" w:rsidRPr="00EB5529" w:rsidRDefault="000C54F3" w:rsidP="0005626B">
      <w:pPr>
        <w:spacing w:line="240" w:lineRule="auto"/>
        <w:rPr>
          <w:lang w:val="en-US"/>
        </w:rPr>
      </w:pPr>
      <w:r>
        <w:rPr>
          <w:lang w:val="en-US"/>
        </w:rPr>
        <w:t xml:space="preserve">Little, T. (2005). </w:t>
      </w:r>
      <w:r w:rsidRPr="000C54F3">
        <w:rPr>
          <w:lang w:val="en-US"/>
        </w:rPr>
        <w:t xml:space="preserve">Context-adaptive agility: </w:t>
      </w:r>
      <w:r>
        <w:rPr>
          <w:lang w:val="en-US"/>
        </w:rPr>
        <w:t>M</w:t>
      </w:r>
      <w:r w:rsidRPr="000C54F3">
        <w:rPr>
          <w:lang w:val="en-US"/>
        </w:rPr>
        <w:t>anaging complexity and uncertainty</w:t>
      </w:r>
      <w:r>
        <w:rPr>
          <w:lang w:val="en-US"/>
        </w:rPr>
        <w:t xml:space="preserve">. </w:t>
      </w:r>
      <w:r w:rsidR="00B2109E" w:rsidRPr="00B2109E">
        <w:rPr>
          <w:i/>
          <w:lang w:val="en-US"/>
        </w:rPr>
        <w:t>Institute of Electrical and Electronics Engineers</w:t>
      </w:r>
      <w:r w:rsidR="00B2109E">
        <w:rPr>
          <w:i/>
          <w:lang w:val="en-US"/>
        </w:rPr>
        <w:t xml:space="preserve"> </w:t>
      </w:r>
      <w:r w:rsidRPr="000C54F3">
        <w:rPr>
          <w:i/>
          <w:lang w:val="en-US"/>
        </w:rPr>
        <w:t>Software</w:t>
      </w:r>
      <w:r>
        <w:rPr>
          <w:i/>
          <w:lang w:val="en-US"/>
        </w:rPr>
        <w:t>,</w:t>
      </w:r>
      <w:r>
        <w:rPr>
          <w:lang w:val="en-US"/>
        </w:rPr>
        <w:t xml:space="preserve"> </w:t>
      </w:r>
      <w:r w:rsidR="00B2109E">
        <w:rPr>
          <w:lang w:val="en-US"/>
        </w:rPr>
        <w:t>22(3), 22-35</w:t>
      </w:r>
      <w:r>
        <w:rPr>
          <w:lang w:val="en-US"/>
        </w:rPr>
        <w:t xml:space="preserve">. </w:t>
      </w:r>
      <w:r w:rsidRPr="00B469C9">
        <w:rPr>
          <w:rFonts w:ascii="Calibri" w:hAnsi="Calibri" w:cs="Calibri"/>
        </w:rPr>
        <w:t>https://doi.org/</w:t>
      </w:r>
      <w:r w:rsidR="00B2109E" w:rsidRPr="00B2109E">
        <w:rPr>
          <w:lang w:val="en-US"/>
        </w:rPr>
        <w:t>10.1109/MS.2005.60</w:t>
      </w:r>
    </w:p>
    <w:p w14:paraId="693349D3" w14:textId="77777777" w:rsidR="00625672" w:rsidRDefault="00625672" w:rsidP="0005626B">
      <w:pPr>
        <w:pStyle w:val="Heading1"/>
        <w:spacing w:line="240" w:lineRule="auto"/>
        <w:rPr>
          <w:lang w:val="en-US"/>
        </w:rPr>
      </w:pPr>
      <w:r>
        <w:rPr>
          <w:lang w:val="en-US"/>
        </w:rPr>
        <w:t xml:space="preserve">Summary </w:t>
      </w:r>
    </w:p>
    <w:p w14:paraId="283086CB" w14:textId="67236481" w:rsidR="00EF15AE" w:rsidRDefault="00EF15AE" w:rsidP="0005626B">
      <w:pPr>
        <w:pStyle w:val="Heading3"/>
        <w:spacing w:line="240" w:lineRule="auto"/>
        <w:rPr>
          <w:lang w:val="en-US"/>
        </w:rPr>
      </w:pPr>
      <w:r>
        <w:rPr>
          <w:lang w:val="en-US"/>
        </w:rPr>
        <w:t>Purpose</w:t>
      </w:r>
    </w:p>
    <w:p w14:paraId="53D38C84" w14:textId="04B7DB73" w:rsidR="009E3C02" w:rsidRPr="009E3C02" w:rsidRDefault="009E3C02" w:rsidP="0005626B">
      <w:pPr>
        <w:spacing w:line="240" w:lineRule="auto"/>
        <w:rPr>
          <w:lang w:val="en-US"/>
        </w:rPr>
      </w:pPr>
      <w:r>
        <w:rPr>
          <w:lang w:val="en-US"/>
        </w:rPr>
        <w:t>Provide a means for businesses to determine which best practices should be utilized for a specific project.</w:t>
      </w:r>
    </w:p>
    <w:p w14:paraId="68AFE5CC" w14:textId="77777777" w:rsidR="00EF15AE" w:rsidRDefault="00EF15AE" w:rsidP="0005626B">
      <w:pPr>
        <w:pStyle w:val="Heading3"/>
        <w:spacing w:line="240" w:lineRule="auto"/>
        <w:rPr>
          <w:lang w:val="en-US"/>
        </w:rPr>
      </w:pPr>
      <w:r>
        <w:rPr>
          <w:lang w:val="en-US"/>
        </w:rPr>
        <w:t>Theory Base (if relevant)</w:t>
      </w:r>
    </w:p>
    <w:p w14:paraId="3F0FAAF6" w14:textId="1537A97F" w:rsidR="00EF15AE" w:rsidRDefault="00EF15AE" w:rsidP="0005626B">
      <w:pPr>
        <w:pStyle w:val="Heading3"/>
        <w:spacing w:line="240" w:lineRule="auto"/>
        <w:rPr>
          <w:lang w:val="en-US"/>
        </w:rPr>
      </w:pPr>
      <w:r>
        <w:rPr>
          <w:lang w:val="en-US"/>
        </w:rPr>
        <w:t>Research Problem and</w:t>
      </w:r>
      <w:r w:rsidR="00A85B58">
        <w:rPr>
          <w:lang w:val="en-US"/>
        </w:rPr>
        <w:t>/or</w:t>
      </w:r>
      <w:r>
        <w:rPr>
          <w:lang w:val="en-US"/>
        </w:rPr>
        <w:t xml:space="preserve"> Question</w:t>
      </w:r>
    </w:p>
    <w:p w14:paraId="136E38D1" w14:textId="0F9914B0" w:rsidR="00285DC8" w:rsidRPr="00285DC8" w:rsidRDefault="00285DC8" w:rsidP="0005626B">
      <w:pPr>
        <w:spacing w:line="240" w:lineRule="auto"/>
        <w:rPr>
          <w:lang w:val="en-US"/>
        </w:rPr>
      </w:pPr>
      <w:r>
        <w:rPr>
          <w:lang w:val="en-US"/>
        </w:rPr>
        <w:t xml:space="preserve">Practices that are just </w:t>
      </w:r>
      <w:r w:rsidR="007D79B0">
        <w:rPr>
          <w:lang w:val="en-US"/>
        </w:rPr>
        <w:t>barely capable of supporting certain projects are unable to support some projects while at the same time being too complicated for other projects.</w:t>
      </w:r>
    </w:p>
    <w:p w14:paraId="571E6FC4" w14:textId="1B824E9A" w:rsidR="00EF15AE" w:rsidRDefault="00EF15AE" w:rsidP="0005626B">
      <w:pPr>
        <w:pStyle w:val="Heading3"/>
        <w:spacing w:line="240" w:lineRule="auto"/>
        <w:rPr>
          <w:lang w:val="en-US"/>
        </w:rPr>
      </w:pPr>
      <w:r>
        <w:rPr>
          <w:lang w:val="en-US"/>
        </w:rPr>
        <w:t>Research Method</w:t>
      </w:r>
    </w:p>
    <w:p w14:paraId="710E365F" w14:textId="713C4571" w:rsidR="006352E4" w:rsidRPr="006352E4" w:rsidRDefault="006352E4" w:rsidP="0005626B">
      <w:pPr>
        <w:spacing w:line="240" w:lineRule="auto"/>
        <w:rPr>
          <w:lang w:val="en-US"/>
        </w:rPr>
      </w:pPr>
      <w:r>
        <w:rPr>
          <w:lang w:val="en-US"/>
        </w:rPr>
        <w:t xml:space="preserve">Research began by examining prior </w:t>
      </w:r>
      <w:r w:rsidR="009356EA">
        <w:rPr>
          <w:lang w:val="en-US"/>
        </w:rPr>
        <w:t>studies</w:t>
      </w:r>
      <w:r>
        <w:rPr>
          <w:lang w:val="en-US"/>
        </w:rPr>
        <w:t xml:space="preserve"> </w:t>
      </w:r>
      <w:r w:rsidR="009356EA">
        <w:rPr>
          <w:lang w:val="en-US"/>
        </w:rPr>
        <w:t xml:space="preserve">about project complexity and agile development, </w:t>
      </w:r>
      <w:r w:rsidR="009356EA" w:rsidRPr="009356EA">
        <w:rPr>
          <w:lang w:val="en-US"/>
        </w:rPr>
        <w:t>Alistair Cockburn’s Crystal metho</w:t>
      </w:r>
      <w:r w:rsidR="009356EA">
        <w:rPr>
          <w:lang w:val="en-US"/>
        </w:rPr>
        <w:t xml:space="preserve">d was the influencing study for this research. The crystal method defined projects by their size and criticality, which Little </w:t>
      </w:r>
      <w:r w:rsidR="009356EA">
        <w:rPr>
          <w:lang w:val="en-US"/>
        </w:rPr>
        <w:fldChar w:fldCharType="begin"/>
      </w:r>
      <w:r w:rsidR="0005626B">
        <w:rPr>
          <w:lang w:val="en-US"/>
        </w:rPr>
        <w:instrText xml:space="preserve"> ADDIN ZOTERO_ITEM CSL_CITATION {"citationID":"KplKLzzk","properties":{"formattedCitation":"(2005)","plainCitation":"(2005)","noteIndex":0},"citationItems":[{"id":181,"uris":["http://zotero.org/users/local/eQbnuOx8/items/DHHY8ZLR"],"uri":["http://zotero.org/users/local/eQbnuOx8/items/DHHY8ZLR"],"itemData":{"id":181,"type":"article-journal","title":"Context-adaptive agility: Managing complexity and uncertainty","container-title":"IEEE Software","page":"28-35","volume":"22","issue":"3","source":"IEEE Xplore","abstract":"At Landmark Graphics, we have worked with various software practices and processes and over the last several years have begun to better comprehend some of the guidelines that define \"barely sufficient\" for our software projects. One thing has become quite apparent: what's barely sufficient for one project can be insufficient for another yet overly bureaucratic for another. As we looked at our project history, we found that two primary attributes influenced the type of process we used: complexity and uncertainty. To better quantify these attributes, we devised a scoring model and plotted each project's results on a four-quadrant graph. We have developed an approach to help determine what process practices are \"barely sufficient\" for any given project. We start with a core set of common practices. Then, depending on complexity and uncertainty, we can recommend additional practices. By identifying these project drivers, we can provide earlier guidance to project teams so that they can start with a process that's close to appropriate.","DOI":"10.1109/MS.2005.60","ISSN":"0740-7459","shortTitle":"Context-adaptive agility","author":[{"family":"Little","given":"T."}],"issued":{"date-parts":[["2005",5]]}},"suppress-author":true}],"schema":"https://github.com/citation-style-language/schema/raw/master/csl-citation.json"} </w:instrText>
      </w:r>
      <w:r w:rsidR="009356EA">
        <w:rPr>
          <w:lang w:val="en-US"/>
        </w:rPr>
        <w:fldChar w:fldCharType="separate"/>
      </w:r>
      <w:r w:rsidR="009356EA" w:rsidRPr="009356EA">
        <w:rPr>
          <w:rFonts w:ascii="Calibri" w:hAnsi="Calibri" w:cs="Calibri"/>
        </w:rPr>
        <w:t>(2005)</w:t>
      </w:r>
      <w:r w:rsidR="009356EA">
        <w:rPr>
          <w:lang w:val="en-US"/>
        </w:rPr>
        <w:fldChar w:fldCharType="end"/>
      </w:r>
      <w:r w:rsidR="009356EA">
        <w:rPr>
          <w:lang w:val="en-US"/>
        </w:rPr>
        <w:t xml:space="preserve"> thought was lacking as there were many other factors that influenced the </w:t>
      </w:r>
      <w:r w:rsidR="009C774E">
        <w:rPr>
          <w:lang w:val="en-US"/>
        </w:rPr>
        <w:t>management</w:t>
      </w:r>
      <w:r w:rsidR="009356EA">
        <w:rPr>
          <w:lang w:val="en-US"/>
        </w:rPr>
        <w:t xml:space="preserve"> of a project. After analyzing all the </w:t>
      </w:r>
      <w:r w:rsidR="009C774E">
        <w:rPr>
          <w:lang w:val="en-US"/>
        </w:rPr>
        <w:t>influencing factors, uncertainty and complexity were found to be the main characteristics, which served as the basis for their matrix.</w:t>
      </w:r>
    </w:p>
    <w:p w14:paraId="45B28839" w14:textId="0267A300" w:rsidR="00EF15AE" w:rsidRDefault="00EF15AE" w:rsidP="0005626B">
      <w:pPr>
        <w:pStyle w:val="Heading3"/>
        <w:spacing w:line="240" w:lineRule="auto"/>
        <w:rPr>
          <w:lang w:val="en-US"/>
        </w:rPr>
      </w:pPr>
      <w:r>
        <w:rPr>
          <w:lang w:val="en-US"/>
        </w:rPr>
        <w:t>Findings</w:t>
      </w:r>
      <w:r w:rsidR="00286741">
        <w:rPr>
          <w:lang w:val="en-US"/>
        </w:rPr>
        <w:t>/Key Results</w:t>
      </w:r>
    </w:p>
    <w:p w14:paraId="5CE4EF32" w14:textId="7A430FD6" w:rsidR="00D52DDF" w:rsidRPr="00D52DDF" w:rsidRDefault="00D52DDF" w:rsidP="0005626B">
      <w:pPr>
        <w:spacing w:line="240" w:lineRule="auto"/>
        <w:rPr>
          <w:lang w:val="en-US"/>
        </w:rPr>
      </w:pPr>
      <w:r>
        <w:rPr>
          <w:lang w:val="en-US"/>
        </w:rPr>
        <w:t>Most of the projects developed at Landmark followed a common pathway along the matrix. They began with low complexity and moderate uncertainty, evolved with further complexity and uncertainty, became highly successful along with high uncertainty and complexity, then over time the complexity and uncertainty would decrease towards the end.</w:t>
      </w:r>
    </w:p>
    <w:p w14:paraId="6D20BA43" w14:textId="77777777" w:rsidR="00EF15AE" w:rsidRPr="00EF15AE" w:rsidRDefault="00EF15AE" w:rsidP="0005626B">
      <w:pPr>
        <w:pStyle w:val="Heading3"/>
        <w:spacing w:line="240" w:lineRule="auto"/>
        <w:rPr>
          <w:lang w:val="en-US"/>
        </w:rPr>
      </w:pPr>
      <w:r>
        <w:rPr>
          <w:lang w:val="en-US"/>
        </w:rPr>
        <w:t>Major Contributions</w:t>
      </w:r>
    </w:p>
    <w:p w14:paraId="6FA411DF" w14:textId="6D66F7A0" w:rsidR="00625672" w:rsidRDefault="007E1E47" w:rsidP="0005626B">
      <w:pPr>
        <w:spacing w:line="240" w:lineRule="auto"/>
        <w:rPr>
          <w:lang w:val="en-US"/>
        </w:rPr>
      </w:pPr>
      <w:r>
        <w:rPr>
          <w:lang w:val="en-US"/>
        </w:rPr>
        <w:t>The matrix will enable businesses to gain a better understanding of the complexity and uncertainty of their projects while knowing which practices would be best used.</w:t>
      </w:r>
    </w:p>
    <w:p w14:paraId="044E7946" w14:textId="77777777" w:rsidR="00625672" w:rsidRDefault="00625672" w:rsidP="0005626B">
      <w:pPr>
        <w:pStyle w:val="Heading1"/>
        <w:spacing w:line="240" w:lineRule="auto"/>
        <w:rPr>
          <w:lang w:val="en-US"/>
        </w:rPr>
      </w:pPr>
      <w:r>
        <w:rPr>
          <w:lang w:val="en-US"/>
        </w:rPr>
        <w:t xml:space="preserve">Critique </w:t>
      </w:r>
    </w:p>
    <w:p w14:paraId="518F1D37" w14:textId="67397208" w:rsidR="00625672" w:rsidRDefault="000A4F7A" w:rsidP="0005626B">
      <w:pPr>
        <w:spacing w:line="240" w:lineRule="auto"/>
        <w:rPr>
          <w:lang w:val="en-US"/>
        </w:rPr>
      </w:pPr>
      <w:r>
        <w:rPr>
          <w:lang w:val="en-US"/>
        </w:rPr>
        <w:t>L</w:t>
      </w:r>
      <w:r w:rsidR="00705511">
        <w:rPr>
          <w:lang w:val="en-US"/>
        </w:rPr>
        <w:t>imitation</w:t>
      </w:r>
      <w:r>
        <w:rPr>
          <w:lang w:val="en-US"/>
        </w:rPr>
        <w:t>s</w:t>
      </w:r>
      <w:r w:rsidR="00705511">
        <w:rPr>
          <w:lang w:val="en-US"/>
        </w:rPr>
        <w:t xml:space="preserve"> of this research </w:t>
      </w:r>
      <w:r>
        <w:rPr>
          <w:lang w:val="en-US"/>
        </w:rPr>
        <w:t>are</w:t>
      </w:r>
      <w:r w:rsidR="00705511">
        <w:rPr>
          <w:lang w:val="en-US"/>
        </w:rPr>
        <w:t xml:space="preserve"> that </w:t>
      </w:r>
      <w:r w:rsidR="007E1E47">
        <w:rPr>
          <w:lang w:val="en-US"/>
        </w:rPr>
        <w:t>all</w:t>
      </w:r>
      <w:r w:rsidR="00705511">
        <w:rPr>
          <w:lang w:val="en-US"/>
        </w:rPr>
        <w:t xml:space="preserve"> the projects to make use of this matrix were from Landmark and not any outside </w:t>
      </w:r>
      <w:r w:rsidR="007E1E47">
        <w:rPr>
          <w:lang w:val="en-US"/>
        </w:rPr>
        <w:t>businesses</w:t>
      </w:r>
      <w:r w:rsidR="00705511">
        <w:rPr>
          <w:lang w:val="en-US"/>
        </w:rPr>
        <w:t>.</w:t>
      </w:r>
      <w:r w:rsidR="004A4856">
        <w:rPr>
          <w:lang w:val="en-US"/>
        </w:rPr>
        <w:t xml:space="preserve"> The matrix only provides a surface level examination of a </w:t>
      </w:r>
      <w:r w:rsidR="00684323">
        <w:rPr>
          <w:lang w:val="en-US"/>
        </w:rPr>
        <w:t>project’s</w:t>
      </w:r>
      <w:r w:rsidR="004A4856">
        <w:rPr>
          <w:lang w:val="en-US"/>
        </w:rPr>
        <w:t xml:space="preserve"> complexity and uncertainty.</w:t>
      </w:r>
      <w:r>
        <w:rPr>
          <w:lang w:val="en-US"/>
        </w:rPr>
        <w:t xml:space="preserve"> Future research was not discussed.</w:t>
      </w:r>
    </w:p>
    <w:p w14:paraId="7A6095F4" w14:textId="77777777" w:rsidR="00625672" w:rsidRPr="00625672" w:rsidRDefault="00625672" w:rsidP="0005626B">
      <w:pPr>
        <w:pStyle w:val="Heading1"/>
        <w:spacing w:line="240" w:lineRule="auto"/>
        <w:rPr>
          <w:lang w:val="en-US"/>
        </w:rPr>
      </w:pPr>
      <w:r>
        <w:rPr>
          <w:lang w:val="en-US"/>
        </w:rPr>
        <w:t>Future Research</w:t>
      </w:r>
    </w:p>
    <w:p w14:paraId="66659CB6" w14:textId="7E895931" w:rsidR="00625672" w:rsidRDefault="000A4F7A" w:rsidP="0005626B">
      <w:pPr>
        <w:spacing w:line="240" w:lineRule="auto"/>
        <w:rPr>
          <w:lang w:val="en-US"/>
        </w:rPr>
      </w:pPr>
      <w:r>
        <w:rPr>
          <w:lang w:val="en-US"/>
        </w:rPr>
        <w:t>Future research has not been acknowledged by this research.</w:t>
      </w:r>
    </w:p>
    <w:p w14:paraId="6339E1AF" w14:textId="77777777" w:rsidR="00625672" w:rsidRDefault="00625672" w:rsidP="0005626B">
      <w:pPr>
        <w:spacing w:line="240" w:lineRule="auto"/>
        <w:rPr>
          <w:lang w:val="en-US"/>
        </w:rPr>
      </w:pPr>
    </w:p>
    <w:p w14:paraId="3E93E22C" w14:textId="77777777" w:rsidR="00625672" w:rsidRDefault="00625672" w:rsidP="0005626B">
      <w:pPr>
        <w:spacing w:line="240" w:lineRule="auto"/>
        <w:rPr>
          <w:lang w:val="en-US"/>
        </w:rPr>
      </w:pPr>
    </w:p>
    <w:p w14:paraId="4A588587" w14:textId="77777777" w:rsidR="00625672" w:rsidRDefault="00625672" w:rsidP="0005626B">
      <w:pPr>
        <w:spacing w:line="240" w:lineRule="auto"/>
        <w:rPr>
          <w:lang w:val="en-US"/>
        </w:rPr>
      </w:pPr>
    </w:p>
    <w:p w14:paraId="41077A30" w14:textId="77777777" w:rsidR="00625672" w:rsidRDefault="00625672" w:rsidP="0005626B">
      <w:pPr>
        <w:spacing w:line="240" w:lineRule="auto"/>
        <w:rPr>
          <w:lang w:val="en-US"/>
        </w:rPr>
      </w:pPr>
    </w:p>
    <w:p w14:paraId="3E87CA27" w14:textId="77777777" w:rsidR="00625672" w:rsidRDefault="00625672" w:rsidP="0005626B">
      <w:pPr>
        <w:spacing w:line="240" w:lineRule="auto"/>
        <w:rPr>
          <w:lang w:val="en-US"/>
        </w:rPr>
      </w:pPr>
    </w:p>
    <w:p w14:paraId="7A6303F8" w14:textId="77777777" w:rsidR="00625672" w:rsidRDefault="00625672" w:rsidP="0005626B">
      <w:pPr>
        <w:pStyle w:val="Heading1"/>
        <w:spacing w:line="240" w:lineRule="auto"/>
        <w:rPr>
          <w:lang w:val="en-US"/>
        </w:rPr>
      </w:pPr>
      <w:r>
        <w:rPr>
          <w:lang w:val="en-US"/>
        </w:rPr>
        <w:lastRenderedPageBreak/>
        <w:t>Reference</w:t>
      </w:r>
    </w:p>
    <w:p w14:paraId="439C3E13" w14:textId="77777777" w:rsidR="00625672" w:rsidRDefault="007A774D" w:rsidP="0005626B">
      <w:pPr>
        <w:spacing w:line="240" w:lineRule="auto"/>
        <w:rPr>
          <w:lang w:val="en-US"/>
        </w:rPr>
      </w:pPr>
      <w:r>
        <w:rPr>
          <w:lang w:val="en-US"/>
        </w:rPr>
        <w:t xml:space="preserve">Mcleod, L., &amp; </w:t>
      </w:r>
      <w:proofErr w:type="spellStart"/>
      <w:r>
        <w:rPr>
          <w:lang w:val="en-US"/>
        </w:rPr>
        <w:t>MacDonell</w:t>
      </w:r>
      <w:proofErr w:type="spellEnd"/>
      <w:r>
        <w:rPr>
          <w:lang w:val="en-US"/>
        </w:rPr>
        <w:t>, S, G</w:t>
      </w:r>
      <w:r w:rsidR="00F86485">
        <w:rPr>
          <w:lang w:val="en-US"/>
        </w:rPr>
        <w:t>. (20</w:t>
      </w:r>
      <w:r>
        <w:rPr>
          <w:lang w:val="en-US"/>
        </w:rPr>
        <w:t>11</w:t>
      </w:r>
      <w:r w:rsidR="00F86485">
        <w:rPr>
          <w:lang w:val="en-US"/>
        </w:rPr>
        <w:t xml:space="preserve">). </w:t>
      </w:r>
      <w:r w:rsidRPr="007A774D">
        <w:rPr>
          <w:lang w:val="en-US"/>
        </w:rPr>
        <w:t>Factors that affect software systems development project outcomes: A survey of research</w:t>
      </w:r>
      <w:r w:rsidR="00F86485">
        <w:rPr>
          <w:lang w:val="en-US"/>
        </w:rPr>
        <w:t xml:space="preserve">. </w:t>
      </w:r>
      <w:r w:rsidRPr="007A774D">
        <w:rPr>
          <w:i/>
          <w:lang w:val="en-US"/>
        </w:rPr>
        <w:t>A</w:t>
      </w:r>
      <w:r>
        <w:rPr>
          <w:i/>
          <w:lang w:val="en-US"/>
        </w:rPr>
        <w:t xml:space="preserve">ssociation for </w:t>
      </w:r>
      <w:r w:rsidRPr="007A774D">
        <w:rPr>
          <w:i/>
          <w:lang w:val="en-US"/>
        </w:rPr>
        <w:t>C</w:t>
      </w:r>
      <w:r>
        <w:rPr>
          <w:i/>
          <w:lang w:val="en-US"/>
        </w:rPr>
        <w:t xml:space="preserve">omputing </w:t>
      </w:r>
      <w:r w:rsidRPr="007A774D">
        <w:rPr>
          <w:i/>
          <w:lang w:val="en-US"/>
        </w:rPr>
        <w:t>M</w:t>
      </w:r>
      <w:r>
        <w:rPr>
          <w:i/>
          <w:lang w:val="en-US"/>
        </w:rPr>
        <w:t>achinery</w:t>
      </w:r>
      <w:r w:rsidRPr="007A774D">
        <w:rPr>
          <w:i/>
          <w:lang w:val="en-US"/>
        </w:rPr>
        <w:t xml:space="preserve"> </w:t>
      </w:r>
      <w:proofErr w:type="spellStart"/>
      <w:r w:rsidRPr="007A774D">
        <w:rPr>
          <w:i/>
          <w:lang w:val="en-US"/>
        </w:rPr>
        <w:t>Comput</w:t>
      </w:r>
      <w:proofErr w:type="spellEnd"/>
      <w:r w:rsidRPr="007A774D">
        <w:rPr>
          <w:i/>
          <w:lang w:val="en-US"/>
        </w:rPr>
        <w:t xml:space="preserve">. </w:t>
      </w:r>
      <w:proofErr w:type="spellStart"/>
      <w:r w:rsidRPr="007A774D">
        <w:rPr>
          <w:i/>
          <w:lang w:val="en-US"/>
        </w:rPr>
        <w:t>Surv</w:t>
      </w:r>
      <w:proofErr w:type="spellEnd"/>
      <w:r w:rsidRPr="007A774D">
        <w:rPr>
          <w:i/>
          <w:lang w:val="en-US"/>
        </w:rPr>
        <w:t>.</w:t>
      </w:r>
      <w:r w:rsidR="00F86485">
        <w:rPr>
          <w:i/>
          <w:lang w:val="en-US"/>
        </w:rPr>
        <w:t>,</w:t>
      </w:r>
      <w:r w:rsidR="00F86485">
        <w:rPr>
          <w:lang w:val="en-US"/>
        </w:rPr>
        <w:t xml:space="preserve"> </w:t>
      </w:r>
      <w:r>
        <w:rPr>
          <w:lang w:val="en-US"/>
        </w:rPr>
        <w:t>43</w:t>
      </w:r>
      <w:r w:rsidR="00F86485">
        <w:rPr>
          <w:lang w:val="en-US"/>
        </w:rPr>
        <w:t>(</w:t>
      </w:r>
      <w:r>
        <w:rPr>
          <w:lang w:val="en-US"/>
        </w:rPr>
        <w:t>4</w:t>
      </w:r>
      <w:r w:rsidR="00F86485">
        <w:rPr>
          <w:lang w:val="en-US"/>
        </w:rPr>
        <w:t>), 2</w:t>
      </w:r>
      <w:r>
        <w:rPr>
          <w:lang w:val="en-US"/>
        </w:rPr>
        <w:t>4:1</w:t>
      </w:r>
      <w:r w:rsidR="00F86485">
        <w:rPr>
          <w:lang w:val="en-US"/>
        </w:rPr>
        <w:t>-</w:t>
      </w:r>
      <w:r>
        <w:rPr>
          <w:lang w:val="en-US"/>
        </w:rPr>
        <w:t>24:56</w:t>
      </w:r>
      <w:r w:rsidR="00F86485">
        <w:rPr>
          <w:lang w:val="en-US"/>
        </w:rPr>
        <w:t xml:space="preserve">. </w:t>
      </w:r>
      <w:r w:rsidR="00F86485" w:rsidRPr="00B469C9">
        <w:rPr>
          <w:rFonts w:ascii="Calibri" w:hAnsi="Calibri" w:cs="Calibri"/>
        </w:rPr>
        <w:t>https://doi.org/</w:t>
      </w:r>
      <w:r w:rsidRPr="007A774D">
        <w:rPr>
          <w:lang w:val="en-US"/>
        </w:rPr>
        <w:t>10.1145/1978802.1978803</w:t>
      </w:r>
    </w:p>
    <w:p w14:paraId="5C0637D7" w14:textId="77777777" w:rsidR="00625672" w:rsidRDefault="00625672" w:rsidP="0005626B">
      <w:pPr>
        <w:pStyle w:val="Heading1"/>
        <w:spacing w:line="240" w:lineRule="auto"/>
        <w:rPr>
          <w:lang w:val="en-US"/>
        </w:rPr>
      </w:pPr>
      <w:r>
        <w:rPr>
          <w:lang w:val="en-US"/>
        </w:rPr>
        <w:t xml:space="preserve">Summary </w:t>
      </w:r>
    </w:p>
    <w:p w14:paraId="1B968817" w14:textId="45F1CC5B" w:rsidR="00EF15AE" w:rsidRDefault="00EF15AE" w:rsidP="0005626B">
      <w:pPr>
        <w:pStyle w:val="Heading3"/>
        <w:spacing w:line="240" w:lineRule="auto"/>
        <w:rPr>
          <w:lang w:val="en-US"/>
        </w:rPr>
      </w:pPr>
      <w:r>
        <w:rPr>
          <w:lang w:val="en-US"/>
        </w:rPr>
        <w:t>Purpose</w:t>
      </w:r>
    </w:p>
    <w:p w14:paraId="68399C7E" w14:textId="3317B0C3" w:rsidR="00C63534" w:rsidRPr="00C63534" w:rsidRDefault="00DB76F3" w:rsidP="0005626B">
      <w:pPr>
        <w:spacing w:line="240" w:lineRule="auto"/>
        <w:rPr>
          <w:lang w:val="en-US"/>
        </w:rPr>
      </w:pPr>
      <w:r>
        <w:rPr>
          <w:lang w:val="en-US"/>
        </w:rPr>
        <w:t xml:space="preserve">Survey </w:t>
      </w:r>
      <w:r w:rsidR="000D17DF">
        <w:rPr>
          <w:lang w:val="en-US"/>
        </w:rPr>
        <w:t xml:space="preserve">prior empirical </w:t>
      </w:r>
      <w:r>
        <w:rPr>
          <w:lang w:val="en-US"/>
        </w:rPr>
        <w:t>research on factors that influence project outcomes to determine a new method of classifying those factors</w:t>
      </w:r>
      <w:r w:rsidR="00B732DB">
        <w:rPr>
          <w:lang w:val="en-US"/>
        </w:rPr>
        <w:t xml:space="preserve"> within a new framework</w:t>
      </w:r>
      <w:r>
        <w:rPr>
          <w:lang w:val="en-US"/>
        </w:rPr>
        <w:t>.</w:t>
      </w:r>
    </w:p>
    <w:p w14:paraId="78EF959F" w14:textId="77777777" w:rsidR="00EF15AE" w:rsidRDefault="00EF15AE" w:rsidP="0005626B">
      <w:pPr>
        <w:pStyle w:val="Heading3"/>
        <w:spacing w:line="240" w:lineRule="auto"/>
        <w:rPr>
          <w:lang w:val="en-US"/>
        </w:rPr>
      </w:pPr>
      <w:r>
        <w:rPr>
          <w:lang w:val="en-US"/>
        </w:rPr>
        <w:t>Theory Base (if relevant)</w:t>
      </w:r>
    </w:p>
    <w:p w14:paraId="1A4BE89A" w14:textId="4428AF9B" w:rsidR="00EF15AE" w:rsidRDefault="00EF15AE" w:rsidP="0005626B">
      <w:pPr>
        <w:pStyle w:val="Heading3"/>
        <w:spacing w:line="240" w:lineRule="auto"/>
        <w:rPr>
          <w:lang w:val="en-US"/>
        </w:rPr>
      </w:pPr>
      <w:r>
        <w:rPr>
          <w:lang w:val="en-US"/>
        </w:rPr>
        <w:t>Research Problem and</w:t>
      </w:r>
      <w:r w:rsidR="001E04B4">
        <w:rPr>
          <w:lang w:val="en-US"/>
        </w:rPr>
        <w:t>/or</w:t>
      </w:r>
      <w:r>
        <w:rPr>
          <w:lang w:val="en-US"/>
        </w:rPr>
        <w:t xml:space="preserve"> Question</w:t>
      </w:r>
    </w:p>
    <w:p w14:paraId="67E5B2D6" w14:textId="4BA4E3C3" w:rsidR="00B732DB" w:rsidRPr="00B732DB" w:rsidRDefault="00B732DB" w:rsidP="0005626B">
      <w:pPr>
        <w:spacing w:line="240" w:lineRule="auto"/>
        <w:rPr>
          <w:lang w:val="en-US"/>
        </w:rPr>
      </w:pPr>
      <w:r>
        <w:rPr>
          <w:lang w:val="en-US"/>
        </w:rPr>
        <w:t xml:space="preserve">Previous attempts to classify influencing factors on project outcomes in a framework have </w:t>
      </w:r>
      <w:r w:rsidR="000D17DF">
        <w:rPr>
          <w:lang w:val="en-US"/>
        </w:rPr>
        <w:t>been lacking in either detail or scope, as the studies have focused on contained areas of a projects development, such as</w:t>
      </w:r>
      <w:r w:rsidR="00C95BFB">
        <w:rPr>
          <w:lang w:val="en-US"/>
        </w:rPr>
        <w:t xml:space="preserve"> specific</w:t>
      </w:r>
      <w:r w:rsidR="000D17DF">
        <w:rPr>
          <w:lang w:val="en-US"/>
        </w:rPr>
        <w:t xml:space="preserve"> groups of influencing factors or types of systems.</w:t>
      </w:r>
    </w:p>
    <w:p w14:paraId="6D272EE3" w14:textId="5C642E01" w:rsidR="00EF15AE" w:rsidRDefault="00EF15AE" w:rsidP="0005626B">
      <w:pPr>
        <w:pStyle w:val="Heading3"/>
        <w:spacing w:line="240" w:lineRule="auto"/>
        <w:rPr>
          <w:lang w:val="en-US"/>
        </w:rPr>
      </w:pPr>
      <w:r>
        <w:rPr>
          <w:lang w:val="en-US"/>
        </w:rPr>
        <w:t>Research Method</w:t>
      </w:r>
    </w:p>
    <w:p w14:paraId="0A45CC3C" w14:textId="1D78FB68" w:rsidR="00625E2B" w:rsidRPr="00625E2B" w:rsidRDefault="00192DA6" w:rsidP="0005626B">
      <w:pPr>
        <w:spacing w:line="240" w:lineRule="auto"/>
        <w:rPr>
          <w:lang w:val="en-US"/>
        </w:rPr>
      </w:pPr>
      <w:r>
        <w:rPr>
          <w:lang w:val="en-US"/>
        </w:rPr>
        <w:t xml:space="preserve">Four empirical studies were examined to identify all the factors that served to influence a projects outcome. A table was devised containing each of the factors covered in the four studies, certain factors were not discussed in some of the studies while others overlapped between studies. </w:t>
      </w:r>
      <w:r w:rsidR="002C1847">
        <w:rPr>
          <w:lang w:val="en-US"/>
        </w:rPr>
        <w:t>These factors were then grouped into four categories, people and action; development processes; project content; and institutional context, this served as the basis for the new framework.</w:t>
      </w:r>
    </w:p>
    <w:p w14:paraId="133EBD98" w14:textId="3F034008" w:rsidR="00EF15AE" w:rsidRDefault="00EF15AE" w:rsidP="0005626B">
      <w:pPr>
        <w:pStyle w:val="Heading3"/>
        <w:spacing w:line="240" w:lineRule="auto"/>
        <w:rPr>
          <w:lang w:val="en-US"/>
        </w:rPr>
      </w:pPr>
      <w:r>
        <w:rPr>
          <w:lang w:val="en-US"/>
        </w:rPr>
        <w:t>Findings</w:t>
      </w:r>
      <w:r w:rsidR="00286741">
        <w:rPr>
          <w:lang w:val="en-US"/>
        </w:rPr>
        <w:t>/Key Results</w:t>
      </w:r>
    </w:p>
    <w:p w14:paraId="7ABC4BEB" w14:textId="755B25C4" w:rsidR="004A4B26" w:rsidRPr="004A4B26" w:rsidRDefault="009A1B95" w:rsidP="0005626B">
      <w:pPr>
        <w:spacing w:line="240" w:lineRule="auto"/>
        <w:rPr>
          <w:lang w:val="en-US"/>
        </w:rPr>
      </w:pPr>
      <w:r>
        <w:rPr>
          <w:lang w:val="en-US"/>
        </w:rPr>
        <w:t xml:space="preserve">Made deeper sense of the prior research </w:t>
      </w:r>
      <w:r w:rsidR="00404213">
        <w:rPr>
          <w:lang w:val="en-US"/>
        </w:rPr>
        <w:t>available while acknowledging how this research can be further developed.</w:t>
      </w:r>
    </w:p>
    <w:p w14:paraId="68FC1EE6" w14:textId="77777777" w:rsidR="00EF15AE" w:rsidRPr="00EF15AE" w:rsidRDefault="00EF15AE" w:rsidP="0005626B">
      <w:pPr>
        <w:pStyle w:val="Heading3"/>
        <w:spacing w:line="240" w:lineRule="auto"/>
        <w:rPr>
          <w:lang w:val="en-US"/>
        </w:rPr>
      </w:pPr>
      <w:r>
        <w:rPr>
          <w:lang w:val="en-US"/>
        </w:rPr>
        <w:t>Major Contributions</w:t>
      </w:r>
    </w:p>
    <w:p w14:paraId="7599243F" w14:textId="274BA0F9" w:rsidR="00625672" w:rsidRDefault="00F3069F" w:rsidP="0005626B">
      <w:pPr>
        <w:spacing w:line="240" w:lineRule="auto"/>
        <w:rPr>
          <w:lang w:val="en-US"/>
        </w:rPr>
      </w:pPr>
      <w:r>
        <w:rPr>
          <w:lang w:val="en-US"/>
        </w:rPr>
        <w:t>Provides businesses with a greater understanding of the types of factors that influence a projects outcome.</w:t>
      </w:r>
      <w:r w:rsidR="004A4B26">
        <w:rPr>
          <w:lang w:val="en-US"/>
        </w:rPr>
        <w:t xml:space="preserve"> The framework sets a new standard for this field of research.</w:t>
      </w:r>
    </w:p>
    <w:p w14:paraId="0F10695E" w14:textId="77777777" w:rsidR="00625672" w:rsidRDefault="00625672" w:rsidP="0005626B">
      <w:pPr>
        <w:pStyle w:val="Heading1"/>
        <w:spacing w:line="240" w:lineRule="auto"/>
        <w:rPr>
          <w:lang w:val="en-US"/>
        </w:rPr>
      </w:pPr>
      <w:r>
        <w:rPr>
          <w:lang w:val="en-US"/>
        </w:rPr>
        <w:t xml:space="preserve">Critique </w:t>
      </w:r>
    </w:p>
    <w:p w14:paraId="03A704F5" w14:textId="6C5694E2" w:rsidR="00625672" w:rsidRDefault="00940728" w:rsidP="0005626B">
      <w:pPr>
        <w:spacing w:line="240" w:lineRule="auto"/>
        <w:rPr>
          <w:lang w:val="en-US"/>
        </w:rPr>
      </w:pPr>
      <w:r>
        <w:rPr>
          <w:lang w:val="en-US"/>
        </w:rPr>
        <w:t>S</w:t>
      </w:r>
      <w:r w:rsidR="00D33A3A">
        <w:rPr>
          <w:lang w:val="en-US"/>
        </w:rPr>
        <w:t>trength</w:t>
      </w:r>
      <w:r>
        <w:rPr>
          <w:lang w:val="en-US"/>
        </w:rPr>
        <w:t>s</w:t>
      </w:r>
      <w:r w:rsidR="00D33A3A">
        <w:rPr>
          <w:lang w:val="en-US"/>
        </w:rPr>
        <w:t xml:space="preserve"> of the research </w:t>
      </w:r>
      <w:r>
        <w:rPr>
          <w:lang w:val="en-US"/>
        </w:rPr>
        <w:t>include</w:t>
      </w:r>
      <w:r w:rsidR="00D33A3A">
        <w:rPr>
          <w:lang w:val="en-US"/>
        </w:rPr>
        <w:t xml:space="preserve"> the amount of depth given to the influencing factors,</w:t>
      </w:r>
      <w:r>
        <w:rPr>
          <w:lang w:val="en-US"/>
        </w:rPr>
        <w:t xml:space="preserve"> the</w:t>
      </w:r>
      <w:r w:rsidR="00D33A3A">
        <w:rPr>
          <w:lang w:val="en-US"/>
        </w:rPr>
        <w:t xml:space="preserve"> significant amount of references used</w:t>
      </w:r>
      <w:r>
        <w:rPr>
          <w:lang w:val="en-US"/>
        </w:rPr>
        <w:t>, as well as constructive criticism from referees</w:t>
      </w:r>
      <w:r w:rsidR="00D33A3A">
        <w:rPr>
          <w:lang w:val="en-US"/>
        </w:rPr>
        <w:t>. A limitation of the research is that only four studies were analyzed.</w:t>
      </w:r>
    </w:p>
    <w:p w14:paraId="3975DB42" w14:textId="77777777" w:rsidR="00625672" w:rsidRPr="00625672" w:rsidRDefault="00625672" w:rsidP="0005626B">
      <w:pPr>
        <w:pStyle w:val="Heading1"/>
        <w:spacing w:line="240" w:lineRule="auto"/>
        <w:rPr>
          <w:lang w:val="en-US"/>
        </w:rPr>
      </w:pPr>
      <w:r>
        <w:rPr>
          <w:lang w:val="en-US"/>
        </w:rPr>
        <w:t>Future Research</w:t>
      </w:r>
    </w:p>
    <w:p w14:paraId="79694BEA" w14:textId="648030DC" w:rsidR="00625672" w:rsidRDefault="00F95571" w:rsidP="0005626B">
      <w:pPr>
        <w:spacing w:line="240" w:lineRule="auto"/>
        <w:rPr>
          <w:lang w:val="en-US"/>
        </w:rPr>
      </w:pPr>
      <w:r>
        <w:rPr>
          <w:lang w:val="en-US"/>
        </w:rPr>
        <w:t xml:space="preserve">An agreement on the </w:t>
      </w:r>
      <w:r w:rsidR="000F30B1">
        <w:rPr>
          <w:lang w:val="en-US"/>
        </w:rPr>
        <w:t xml:space="preserve">use of terminology that define factors that influence project outcomes, along with tools used to measure those factors. Approaching trends that concern influencing factors need to be considered due to rapid substantial changes. Understanding the interconnections of influencing factors, how important people and processes </w:t>
      </w:r>
      <w:r w:rsidR="00573E85">
        <w:rPr>
          <w:lang w:val="en-US"/>
        </w:rPr>
        <w:t>become</w:t>
      </w:r>
      <w:r w:rsidR="000F30B1">
        <w:rPr>
          <w:lang w:val="en-US"/>
        </w:rPr>
        <w:t xml:space="preserve"> </w:t>
      </w:r>
      <w:r w:rsidR="00573E85">
        <w:rPr>
          <w:lang w:val="en-US"/>
        </w:rPr>
        <w:t>due to increasingly complex systems development and stakeholder diversity.</w:t>
      </w:r>
      <w:r w:rsidR="003E5633">
        <w:rPr>
          <w:lang w:val="en-US"/>
        </w:rPr>
        <w:t xml:space="preserve"> Recognizing that certain projects are contained within context sensitive settings require a greater focus on the </w:t>
      </w:r>
      <w:r w:rsidR="00247D47">
        <w:rPr>
          <w:lang w:val="en-US"/>
        </w:rPr>
        <w:t>dimensions of development for a software system.</w:t>
      </w:r>
    </w:p>
    <w:p w14:paraId="79EF5A94" w14:textId="63276AD2" w:rsidR="00625672" w:rsidRDefault="00625672" w:rsidP="0005626B">
      <w:pPr>
        <w:spacing w:line="240" w:lineRule="auto"/>
        <w:rPr>
          <w:lang w:val="en-US"/>
        </w:rPr>
      </w:pPr>
    </w:p>
    <w:p w14:paraId="7A39F41F" w14:textId="77777777" w:rsidR="009C5E00" w:rsidRDefault="009C5E00" w:rsidP="0005626B">
      <w:pPr>
        <w:spacing w:line="240" w:lineRule="auto"/>
        <w:rPr>
          <w:lang w:val="en-US"/>
        </w:rPr>
      </w:pPr>
      <w:bookmarkStart w:id="0" w:name="_GoBack"/>
      <w:bookmarkEnd w:id="0"/>
    </w:p>
    <w:p w14:paraId="6E72EA61" w14:textId="0AAA2BF6" w:rsidR="00625672" w:rsidRDefault="00625672" w:rsidP="0005626B">
      <w:pPr>
        <w:pStyle w:val="Heading1"/>
        <w:spacing w:line="240" w:lineRule="auto"/>
        <w:rPr>
          <w:lang w:val="en-US"/>
        </w:rPr>
      </w:pPr>
      <w:r>
        <w:rPr>
          <w:lang w:val="en-US"/>
        </w:rPr>
        <w:lastRenderedPageBreak/>
        <w:t>References</w:t>
      </w:r>
    </w:p>
    <w:p w14:paraId="5BE26563" w14:textId="77777777" w:rsidR="0005626B" w:rsidRPr="0005626B" w:rsidRDefault="008A3A91" w:rsidP="0005626B">
      <w:pPr>
        <w:pStyle w:val="Bibliography"/>
        <w:spacing w:line="240" w:lineRule="auto"/>
        <w:rPr>
          <w:rFonts w:ascii="Calibri" w:hAnsi="Calibri" w:cs="Calibri"/>
        </w:rPr>
      </w:pPr>
      <w:r>
        <w:rPr>
          <w:lang w:val="en-US"/>
        </w:rPr>
        <w:fldChar w:fldCharType="begin"/>
      </w:r>
      <w:r w:rsidR="0005626B">
        <w:rPr>
          <w:lang w:val="en-US"/>
        </w:rPr>
        <w:instrText xml:space="preserve"> ADDIN ZOTERO_BIBL {"uncited":[],"omitted":[],"custom":[]} CSL_BIBLIOGRAPHY </w:instrText>
      </w:r>
      <w:r>
        <w:rPr>
          <w:lang w:val="en-US"/>
        </w:rPr>
        <w:fldChar w:fldCharType="separate"/>
      </w:r>
      <w:r w:rsidR="0005626B" w:rsidRPr="0005626B">
        <w:rPr>
          <w:rFonts w:ascii="Calibri" w:hAnsi="Calibri" w:cs="Calibri"/>
        </w:rPr>
        <w:t xml:space="preserve">Hass, K. B. (2007). Living on the edge: Managing project complexity. </w:t>
      </w:r>
      <w:r w:rsidR="0005626B" w:rsidRPr="0005626B">
        <w:rPr>
          <w:rFonts w:ascii="Calibri" w:hAnsi="Calibri" w:cs="Calibri"/>
          <w:i/>
          <w:iCs/>
        </w:rPr>
        <w:t>Handbook of Research on Leveraging Risk and Uncertainties for Effective Project Management</w:t>
      </w:r>
      <w:r w:rsidR="0005626B" w:rsidRPr="0005626B">
        <w:rPr>
          <w:rFonts w:ascii="Calibri" w:hAnsi="Calibri" w:cs="Calibri"/>
        </w:rPr>
        <w:t>, 177–201. https://doi.org/10.4018/978-1-5225-1790-0.ch009</w:t>
      </w:r>
    </w:p>
    <w:p w14:paraId="17585B56" w14:textId="77777777" w:rsidR="0005626B" w:rsidRPr="0005626B" w:rsidRDefault="0005626B" w:rsidP="0005626B">
      <w:pPr>
        <w:pStyle w:val="Bibliography"/>
        <w:spacing w:line="240" w:lineRule="auto"/>
        <w:rPr>
          <w:rFonts w:ascii="Calibri" w:hAnsi="Calibri" w:cs="Calibri"/>
        </w:rPr>
      </w:pPr>
      <w:r w:rsidRPr="0005626B">
        <w:rPr>
          <w:rFonts w:ascii="Calibri" w:hAnsi="Calibri" w:cs="Calibri"/>
        </w:rPr>
        <w:t xml:space="preserve">Little, T. (2005). Context-adaptive agility: Managing complexity and uncertainty. </w:t>
      </w:r>
      <w:r w:rsidRPr="0005626B">
        <w:rPr>
          <w:rFonts w:ascii="Calibri" w:hAnsi="Calibri" w:cs="Calibri"/>
          <w:i/>
          <w:iCs/>
        </w:rPr>
        <w:t>IEEE Software</w:t>
      </w:r>
      <w:r w:rsidRPr="0005626B">
        <w:rPr>
          <w:rFonts w:ascii="Calibri" w:hAnsi="Calibri" w:cs="Calibri"/>
        </w:rPr>
        <w:t xml:space="preserve">, </w:t>
      </w:r>
      <w:r w:rsidRPr="0005626B">
        <w:rPr>
          <w:rFonts w:ascii="Calibri" w:hAnsi="Calibri" w:cs="Calibri"/>
          <w:i/>
          <w:iCs/>
        </w:rPr>
        <w:t>22</w:t>
      </w:r>
      <w:r w:rsidRPr="0005626B">
        <w:rPr>
          <w:rFonts w:ascii="Calibri" w:hAnsi="Calibri" w:cs="Calibri"/>
        </w:rPr>
        <w:t>(3), 28–35. https://doi.org/10.1109/MS.2005.60</w:t>
      </w:r>
    </w:p>
    <w:p w14:paraId="33B4B9F3" w14:textId="77777777" w:rsidR="0005626B" w:rsidRPr="0005626B" w:rsidRDefault="0005626B" w:rsidP="0005626B">
      <w:pPr>
        <w:pStyle w:val="Bibliography"/>
        <w:spacing w:line="240" w:lineRule="auto"/>
        <w:rPr>
          <w:rFonts w:ascii="Calibri" w:hAnsi="Calibri" w:cs="Calibri"/>
        </w:rPr>
      </w:pPr>
      <w:r w:rsidRPr="0005626B">
        <w:rPr>
          <w:rFonts w:ascii="Calibri" w:hAnsi="Calibri" w:cs="Calibri"/>
        </w:rPr>
        <w:t xml:space="preserve">McLeod, L., &amp; </w:t>
      </w:r>
      <w:proofErr w:type="spellStart"/>
      <w:r w:rsidRPr="0005626B">
        <w:rPr>
          <w:rFonts w:ascii="Calibri" w:hAnsi="Calibri" w:cs="Calibri"/>
        </w:rPr>
        <w:t>MacDonell</w:t>
      </w:r>
      <w:proofErr w:type="spellEnd"/>
      <w:r w:rsidRPr="0005626B">
        <w:rPr>
          <w:rFonts w:ascii="Calibri" w:hAnsi="Calibri" w:cs="Calibri"/>
        </w:rPr>
        <w:t xml:space="preserve">, S. G. (2011). Factors that affect software systems development project outcomes: A survey of research. </w:t>
      </w:r>
      <w:r w:rsidRPr="0005626B">
        <w:rPr>
          <w:rFonts w:ascii="Calibri" w:hAnsi="Calibri" w:cs="Calibri"/>
          <w:i/>
          <w:iCs/>
        </w:rPr>
        <w:t xml:space="preserve">ACM </w:t>
      </w:r>
      <w:proofErr w:type="spellStart"/>
      <w:r w:rsidRPr="0005626B">
        <w:rPr>
          <w:rFonts w:ascii="Calibri" w:hAnsi="Calibri" w:cs="Calibri"/>
          <w:i/>
          <w:iCs/>
        </w:rPr>
        <w:t>Comput</w:t>
      </w:r>
      <w:proofErr w:type="spellEnd"/>
      <w:r w:rsidRPr="0005626B">
        <w:rPr>
          <w:rFonts w:ascii="Calibri" w:hAnsi="Calibri" w:cs="Calibri"/>
          <w:i/>
          <w:iCs/>
        </w:rPr>
        <w:t xml:space="preserve">. </w:t>
      </w:r>
      <w:proofErr w:type="spellStart"/>
      <w:r w:rsidRPr="0005626B">
        <w:rPr>
          <w:rFonts w:ascii="Calibri" w:hAnsi="Calibri" w:cs="Calibri"/>
          <w:i/>
          <w:iCs/>
        </w:rPr>
        <w:t>Surv</w:t>
      </w:r>
      <w:proofErr w:type="spellEnd"/>
      <w:r w:rsidRPr="0005626B">
        <w:rPr>
          <w:rFonts w:ascii="Calibri" w:hAnsi="Calibri" w:cs="Calibri"/>
          <w:i/>
          <w:iCs/>
        </w:rPr>
        <w:t>.</w:t>
      </w:r>
      <w:r w:rsidRPr="0005626B">
        <w:rPr>
          <w:rFonts w:ascii="Calibri" w:hAnsi="Calibri" w:cs="Calibri"/>
        </w:rPr>
        <w:t xml:space="preserve">, </w:t>
      </w:r>
      <w:r w:rsidRPr="0005626B">
        <w:rPr>
          <w:rFonts w:ascii="Calibri" w:hAnsi="Calibri" w:cs="Calibri"/>
          <w:i/>
          <w:iCs/>
        </w:rPr>
        <w:t>43</w:t>
      </w:r>
      <w:r w:rsidRPr="0005626B">
        <w:rPr>
          <w:rFonts w:ascii="Calibri" w:hAnsi="Calibri" w:cs="Calibri"/>
        </w:rPr>
        <w:t>(4), 24:1–24:56. https://doi.org/10.1145/1978802.1978803</w:t>
      </w:r>
    </w:p>
    <w:p w14:paraId="3D65371D" w14:textId="374E7299" w:rsidR="008A3A91" w:rsidRPr="008A3A91" w:rsidRDefault="008A3A91" w:rsidP="0005626B">
      <w:pPr>
        <w:spacing w:line="240" w:lineRule="auto"/>
        <w:rPr>
          <w:lang w:val="en-US"/>
        </w:rPr>
      </w:pPr>
      <w:r>
        <w:rPr>
          <w:lang w:val="en-US"/>
        </w:rPr>
        <w:fldChar w:fldCharType="end"/>
      </w:r>
    </w:p>
    <w:sectPr w:rsidR="008A3A91" w:rsidRPr="008A3A9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7CDD1" w14:textId="77777777" w:rsidR="00F86B35" w:rsidRDefault="00F86B35" w:rsidP="006352E4">
      <w:pPr>
        <w:spacing w:after="0" w:line="240" w:lineRule="auto"/>
      </w:pPr>
      <w:r>
        <w:separator/>
      </w:r>
    </w:p>
  </w:endnote>
  <w:endnote w:type="continuationSeparator" w:id="0">
    <w:p w14:paraId="22A6E7F1" w14:textId="77777777" w:rsidR="00F86B35" w:rsidRDefault="00F86B35" w:rsidP="00635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05421"/>
      <w:docPartObj>
        <w:docPartGallery w:val="Page Numbers (Bottom of Page)"/>
        <w:docPartUnique/>
      </w:docPartObj>
    </w:sdtPr>
    <w:sdtEndPr>
      <w:rPr>
        <w:noProof/>
      </w:rPr>
    </w:sdtEndPr>
    <w:sdtContent>
      <w:p w14:paraId="47CE2C59" w14:textId="40C314CA" w:rsidR="006352E4" w:rsidRDefault="006352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A3E850" w14:textId="77777777" w:rsidR="006352E4" w:rsidRDefault="00635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07430" w14:textId="77777777" w:rsidR="00F86B35" w:rsidRDefault="00F86B35" w:rsidP="006352E4">
      <w:pPr>
        <w:spacing w:after="0" w:line="240" w:lineRule="auto"/>
      </w:pPr>
      <w:r>
        <w:separator/>
      </w:r>
    </w:p>
  </w:footnote>
  <w:footnote w:type="continuationSeparator" w:id="0">
    <w:p w14:paraId="5C273CB6" w14:textId="77777777" w:rsidR="00F86B35" w:rsidRDefault="00F86B35" w:rsidP="006352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3528E"/>
    <w:multiLevelType w:val="hybridMultilevel"/>
    <w:tmpl w:val="A57855F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44BC22EE"/>
    <w:multiLevelType w:val="hybridMultilevel"/>
    <w:tmpl w:val="7D8CC5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7F2F"/>
    <w:rsid w:val="00044CB5"/>
    <w:rsid w:val="0005626B"/>
    <w:rsid w:val="000962CB"/>
    <w:rsid w:val="000A4F7A"/>
    <w:rsid w:val="000C54F3"/>
    <w:rsid w:val="000D17DF"/>
    <w:rsid w:val="000F30B1"/>
    <w:rsid w:val="00161C7E"/>
    <w:rsid w:val="00192DA6"/>
    <w:rsid w:val="00196A88"/>
    <w:rsid w:val="001E04B4"/>
    <w:rsid w:val="001E0820"/>
    <w:rsid w:val="002177A2"/>
    <w:rsid w:val="002325F9"/>
    <w:rsid w:val="00247D47"/>
    <w:rsid w:val="00285DC8"/>
    <w:rsid w:val="00286741"/>
    <w:rsid w:val="002C1847"/>
    <w:rsid w:val="003364A7"/>
    <w:rsid w:val="0034319F"/>
    <w:rsid w:val="00384973"/>
    <w:rsid w:val="003A4EDB"/>
    <w:rsid w:val="003D6BAC"/>
    <w:rsid w:val="003E5633"/>
    <w:rsid w:val="00404213"/>
    <w:rsid w:val="0042420E"/>
    <w:rsid w:val="00454AA0"/>
    <w:rsid w:val="004A4856"/>
    <w:rsid w:val="004A4B26"/>
    <w:rsid w:val="00555A8F"/>
    <w:rsid w:val="00573E85"/>
    <w:rsid w:val="005E684C"/>
    <w:rsid w:val="00625672"/>
    <w:rsid w:val="00625E2B"/>
    <w:rsid w:val="006352E4"/>
    <w:rsid w:val="00655FF2"/>
    <w:rsid w:val="0066430F"/>
    <w:rsid w:val="006828E4"/>
    <w:rsid w:val="00684323"/>
    <w:rsid w:val="006C53DD"/>
    <w:rsid w:val="006D7198"/>
    <w:rsid w:val="00705511"/>
    <w:rsid w:val="00736229"/>
    <w:rsid w:val="007560F4"/>
    <w:rsid w:val="0079180F"/>
    <w:rsid w:val="007A01BE"/>
    <w:rsid w:val="007A774D"/>
    <w:rsid w:val="007C119A"/>
    <w:rsid w:val="007D79B0"/>
    <w:rsid w:val="007E1E47"/>
    <w:rsid w:val="00813D31"/>
    <w:rsid w:val="0081763B"/>
    <w:rsid w:val="008244EF"/>
    <w:rsid w:val="00886C7A"/>
    <w:rsid w:val="008A3A91"/>
    <w:rsid w:val="008B3FAE"/>
    <w:rsid w:val="008C1023"/>
    <w:rsid w:val="008C22B6"/>
    <w:rsid w:val="00917F2F"/>
    <w:rsid w:val="009356EA"/>
    <w:rsid w:val="00940728"/>
    <w:rsid w:val="0095170F"/>
    <w:rsid w:val="00967080"/>
    <w:rsid w:val="0099488B"/>
    <w:rsid w:val="009A1958"/>
    <w:rsid w:val="009A1B95"/>
    <w:rsid w:val="009B27F5"/>
    <w:rsid w:val="009C5E00"/>
    <w:rsid w:val="009C774E"/>
    <w:rsid w:val="009D125E"/>
    <w:rsid w:val="009E1F93"/>
    <w:rsid w:val="009E3C02"/>
    <w:rsid w:val="00A85B58"/>
    <w:rsid w:val="00AF563C"/>
    <w:rsid w:val="00B2109E"/>
    <w:rsid w:val="00B25136"/>
    <w:rsid w:val="00B732DB"/>
    <w:rsid w:val="00B9252D"/>
    <w:rsid w:val="00BB2198"/>
    <w:rsid w:val="00BD4EA6"/>
    <w:rsid w:val="00BD69E7"/>
    <w:rsid w:val="00C043FC"/>
    <w:rsid w:val="00C31CF7"/>
    <w:rsid w:val="00C63534"/>
    <w:rsid w:val="00C9000D"/>
    <w:rsid w:val="00C95BFB"/>
    <w:rsid w:val="00CB4B74"/>
    <w:rsid w:val="00D1507E"/>
    <w:rsid w:val="00D20BED"/>
    <w:rsid w:val="00D33A3A"/>
    <w:rsid w:val="00D52DDF"/>
    <w:rsid w:val="00DB76F3"/>
    <w:rsid w:val="00DF0CA6"/>
    <w:rsid w:val="00EB0AE5"/>
    <w:rsid w:val="00EB129A"/>
    <w:rsid w:val="00EB5529"/>
    <w:rsid w:val="00ED4779"/>
    <w:rsid w:val="00EF15AE"/>
    <w:rsid w:val="00F3069F"/>
    <w:rsid w:val="00F4468B"/>
    <w:rsid w:val="00F540D2"/>
    <w:rsid w:val="00F67462"/>
    <w:rsid w:val="00F77F0A"/>
    <w:rsid w:val="00F86485"/>
    <w:rsid w:val="00F86B35"/>
    <w:rsid w:val="00F95571"/>
    <w:rsid w:val="00FA2D63"/>
    <w:rsid w:val="00FC0181"/>
    <w:rsid w:val="00FC20BF"/>
    <w:rsid w:val="00FD0CC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9BD36"/>
  <w15:chartTrackingRefBased/>
  <w15:docId w15:val="{A1D0DF79-06EA-40EB-90A7-172051FD2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20BF"/>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BD4E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4E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150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507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C20BF"/>
    <w:rPr>
      <w:rFonts w:asciiTheme="majorHAnsi" w:eastAsiaTheme="majorEastAsia" w:hAnsiTheme="majorHAnsi" w:cstheme="majorBidi"/>
      <w:sz w:val="32"/>
      <w:szCs w:val="32"/>
    </w:rPr>
  </w:style>
  <w:style w:type="paragraph" w:styleId="ListParagraph">
    <w:name w:val="List Paragraph"/>
    <w:basedOn w:val="Normal"/>
    <w:uiPriority w:val="34"/>
    <w:qFormat/>
    <w:rsid w:val="00C043FC"/>
    <w:pPr>
      <w:ind w:left="720"/>
      <w:contextualSpacing/>
    </w:pPr>
  </w:style>
  <w:style w:type="character" w:styleId="Hyperlink">
    <w:name w:val="Hyperlink"/>
    <w:basedOn w:val="DefaultParagraphFont"/>
    <w:uiPriority w:val="99"/>
    <w:semiHidden/>
    <w:unhideWhenUsed/>
    <w:rsid w:val="00F4468B"/>
    <w:rPr>
      <w:color w:val="0000FF"/>
      <w:u w:val="single"/>
    </w:rPr>
  </w:style>
  <w:style w:type="character" w:customStyle="1" w:styleId="Heading2Char">
    <w:name w:val="Heading 2 Char"/>
    <w:basedOn w:val="DefaultParagraphFont"/>
    <w:link w:val="Heading2"/>
    <w:uiPriority w:val="9"/>
    <w:rsid w:val="00BD4EA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D4EA6"/>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8A3A91"/>
    <w:pPr>
      <w:spacing w:after="0" w:line="480" w:lineRule="auto"/>
      <w:ind w:left="720" w:hanging="720"/>
    </w:pPr>
  </w:style>
  <w:style w:type="character" w:styleId="FollowedHyperlink">
    <w:name w:val="FollowedHyperlink"/>
    <w:basedOn w:val="DefaultParagraphFont"/>
    <w:uiPriority w:val="99"/>
    <w:semiHidden/>
    <w:unhideWhenUsed/>
    <w:rsid w:val="00655FF2"/>
    <w:rPr>
      <w:color w:val="954F72" w:themeColor="followedHyperlink"/>
      <w:u w:val="single"/>
    </w:rPr>
  </w:style>
  <w:style w:type="paragraph" w:styleId="Header">
    <w:name w:val="header"/>
    <w:basedOn w:val="Normal"/>
    <w:link w:val="HeaderChar"/>
    <w:uiPriority w:val="99"/>
    <w:unhideWhenUsed/>
    <w:rsid w:val="006352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2E4"/>
  </w:style>
  <w:style w:type="paragraph" w:styleId="Footer">
    <w:name w:val="footer"/>
    <w:basedOn w:val="Normal"/>
    <w:link w:val="FooterChar"/>
    <w:uiPriority w:val="99"/>
    <w:unhideWhenUsed/>
    <w:rsid w:val="006352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5</TotalTime>
  <Pages>6</Pages>
  <Words>2422</Words>
  <Characters>1380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76</cp:revision>
  <dcterms:created xsi:type="dcterms:W3CDTF">2019-03-28T02:08:00Z</dcterms:created>
  <dcterms:modified xsi:type="dcterms:W3CDTF">2019-04-04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SBynerR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